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5D550A2" w14:textId="00362951" w:rsidR="00AA6346" w:rsidRDefault="00E430E2" w:rsidP="00AA6346">
      <w:pPr>
        <w:pStyle w:val="Heading1"/>
      </w:pPr>
      <w:bookmarkStart w:id="0" w:name="_Toc469851952"/>
      <w:bookmarkStart w:id="1" w:name="_Ref456207271"/>
      <w:r w:rsidRPr="006E4D65">
        <w:t>Supplemental Information</w:t>
      </w:r>
      <w:r>
        <w:t xml:space="preserve"> (SI)</w:t>
      </w:r>
      <w:bookmarkEnd w:id="0"/>
    </w:p>
    <w:p w14:paraId="50D3C505" w14:textId="77777777" w:rsidR="00AA6346" w:rsidRPr="00AA6346" w:rsidRDefault="00AA6346" w:rsidP="00AA6346"/>
    <w:p w14:paraId="4B8E45FE" w14:textId="6F7279A4" w:rsidR="00E430E2" w:rsidRPr="00F1673D" w:rsidRDefault="00AA6346" w:rsidP="00E430E2">
      <w:r w:rsidRPr="00F05F31">
        <w:rPr>
          <w:noProof/>
        </w:rPr>
        <w:drawing>
          <wp:inline distT="0" distB="0" distL="0" distR="0" wp14:anchorId="15B17D9E" wp14:editId="552CE5BF">
            <wp:extent cx="3274097" cy="4451350"/>
            <wp:effectExtent l="0" t="0" r="254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7847" cy="44564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2A2FB0" w14:textId="196840B7" w:rsidR="00AA6346" w:rsidRDefault="004E5582" w:rsidP="004E5582">
      <w:pPr>
        <w:pStyle w:val="Caption"/>
      </w:pPr>
      <w:bookmarkStart w:id="2" w:name="_Toc469851960"/>
      <w:bookmarkStart w:id="3" w:name="_Ref458545128"/>
      <w:r>
        <w:t xml:space="preserve">SI Figure </w:t>
      </w:r>
      <w:r w:rsidR="00FC7815">
        <w:fldChar w:fldCharType="begin"/>
      </w:r>
      <w:r w:rsidR="00FC7815">
        <w:instrText xml:space="preserve"> SEQ SI_Figure \* ARABIC </w:instrText>
      </w:r>
      <w:r w:rsidR="00FC7815">
        <w:fldChar w:fldCharType="separate"/>
      </w:r>
      <w:r>
        <w:rPr>
          <w:noProof/>
        </w:rPr>
        <w:t>1</w:t>
      </w:r>
      <w:r w:rsidR="00FC7815">
        <w:rPr>
          <w:noProof/>
        </w:rPr>
        <w:fldChar w:fldCharType="end"/>
      </w:r>
      <w:r w:rsidR="00AA6346">
        <w:t xml:space="preserve">: Per cent contribution of different LDF types to country LDF nutrient supplies in 2010 </w:t>
      </w:r>
    </w:p>
    <w:p w14:paraId="3D724EC7" w14:textId="77777777" w:rsidR="00AA6346" w:rsidRDefault="00AA6346">
      <w:pPr>
        <w:spacing w:after="160" w:line="259" w:lineRule="auto"/>
        <w:rPr>
          <w:b/>
          <w:bCs/>
          <w:color w:val="000000" w:themeColor="text1"/>
          <w:sz w:val="18"/>
          <w:szCs w:val="18"/>
        </w:rPr>
      </w:pPr>
      <w:r>
        <w:br w:type="page"/>
      </w:r>
    </w:p>
    <w:p w14:paraId="2C200411" w14:textId="355C9FFC" w:rsidR="00E430E2" w:rsidRDefault="00E430E2" w:rsidP="00E430E2">
      <w:pPr>
        <w:pStyle w:val="Caption"/>
      </w:pPr>
      <w:r>
        <w:lastRenderedPageBreak/>
        <w:t xml:space="preserve">SI Table </w:t>
      </w:r>
      <w:r w:rsidR="00FC7815">
        <w:fldChar w:fldCharType="begin"/>
      </w:r>
      <w:r w:rsidR="00FC7815">
        <w:instrText xml:space="preserve"> SEQ SI_Table \* ARABIC </w:instrText>
      </w:r>
      <w:r w:rsidR="00FC7815">
        <w:fldChar w:fldCharType="separate"/>
      </w:r>
      <w:r w:rsidR="002F1E02">
        <w:rPr>
          <w:noProof/>
        </w:rPr>
        <w:t>1</w:t>
      </w:r>
      <w:r w:rsidR="00FC7815">
        <w:rPr>
          <w:noProof/>
        </w:rPr>
        <w:fldChar w:fldCharType="end"/>
      </w:r>
      <w:r>
        <w:t>: Assumptions on income and population in 2050 for the IMPACT scenarios used</w:t>
      </w:r>
      <w:bookmarkEnd w:id="2"/>
      <w:r>
        <w:t xml:space="preserve"> </w:t>
      </w:r>
    </w:p>
    <w:tbl>
      <w:tblPr>
        <w:tblW w:w="8741" w:type="dxa"/>
        <w:tblInd w:w="93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157"/>
        <w:gridCol w:w="948"/>
        <w:gridCol w:w="948"/>
        <w:gridCol w:w="948"/>
        <w:gridCol w:w="948"/>
        <w:gridCol w:w="948"/>
        <w:gridCol w:w="948"/>
        <w:gridCol w:w="948"/>
        <w:gridCol w:w="948"/>
      </w:tblGrid>
      <w:tr w:rsidR="00E430E2" w:rsidRPr="00AD727E" w14:paraId="39E54383" w14:textId="77777777" w:rsidTr="000D7F75">
        <w:trPr>
          <w:trHeight w:val="590"/>
        </w:trPr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8D9CA" w14:textId="77777777" w:rsidR="00E430E2" w:rsidRPr="00A83090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Scenario*</w:t>
            </w:r>
          </w:p>
        </w:tc>
        <w:tc>
          <w:tcPr>
            <w:tcW w:w="9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CD7FD82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Burkina Faso</w:t>
            </w:r>
          </w:p>
        </w:tc>
        <w:tc>
          <w:tcPr>
            <w:tcW w:w="9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5257059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Ethiopia</w:t>
            </w:r>
          </w:p>
        </w:tc>
        <w:tc>
          <w:tcPr>
            <w:tcW w:w="9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853AD39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India</w:t>
            </w:r>
          </w:p>
        </w:tc>
        <w:tc>
          <w:tcPr>
            <w:tcW w:w="9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D29219A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Kenya</w:t>
            </w:r>
          </w:p>
        </w:tc>
        <w:tc>
          <w:tcPr>
            <w:tcW w:w="9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DFAC5C4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Nicaragua</w:t>
            </w:r>
          </w:p>
        </w:tc>
        <w:tc>
          <w:tcPr>
            <w:tcW w:w="9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881F295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Tanzania</w:t>
            </w:r>
          </w:p>
        </w:tc>
        <w:tc>
          <w:tcPr>
            <w:tcW w:w="9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4C43F3B4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9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5E9155B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Vietnam</w:t>
            </w:r>
          </w:p>
        </w:tc>
      </w:tr>
      <w:tr w:rsidR="00E430E2" w:rsidRPr="00AD727E" w14:paraId="5B39C6E1" w14:textId="77777777" w:rsidTr="000D7F75">
        <w:trPr>
          <w:trHeight w:val="295"/>
        </w:trPr>
        <w:tc>
          <w:tcPr>
            <w:tcW w:w="115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BD14E" w14:textId="77777777" w:rsidR="00E430E2" w:rsidRPr="00A83090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7584" w:type="dxa"/>
            <w:gridSpan w:val="8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97992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GDP in Billion US Dollars</w:t>
            </w:r>
          </w:p>
        </w:tc>
      </w:tr>
      <w:tr w:rsidR="00E430E2" w:rsidRPr="00AD727E" w14:paraId="0B049D3E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528F94DB" w14:textId="77777777" w:rsidR="00E430E2" w:rsidRPr="00A83090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High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94E7DB5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312.92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3397508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1,406.96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E4B5313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36,896.7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3ABEEF53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755.23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9F01174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109.54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19DA61DD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975.60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9E92324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776.07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FF5FD56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2,091.51 </w:t>
            </w:r>
          </w:p>
        </w:tc>
      </w:tr>
      <w:tr w:rsidR="00E430E2" w:rsidRPr="00AD727E" w14:paraId="59013198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4B111490" w14:textId="35B956C1" w:rsidR="00E430E2" w:rsidRPr="00A83090" w:rsidRDefault="00FA760F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oderate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94EA543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221.00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926EA16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895.67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34EF134D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27,538.48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2C44B7C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509.87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F90BE12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85.86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7ED89333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702.11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594037D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555.22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A56A4E8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1,602.44 </w:t>
            </w:r>
          </w:p>
        </w:tc>
      </w:tr>
      <w:tr w:rsidR="00E430E2" w:rsidRPr="00AA0733" w14:paraId="59B4D795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1DD881D7" w14:textId="77777777" w:rsidR="00E430E2" w:rsidRPr="00A83090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Low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15F9E4FB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143.99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ED23CCA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563.4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272CF6C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18,892.21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198C4B5D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365.34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3633DC31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69.8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7E93207C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494.78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D522955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379.80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4089E7D" w14:textId="77777777" w:rsidR="00E430E2" w:rsidRPr="00A83090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83090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1,255.85 </w:t>
            </w:r>
          </w:p>
        </w:tc>
      </w:tr>
      <w:tr w:rsidR="00E430E2" w:rsidRPr="00AA0733" w14:paraId="4548DC12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09BF557C" w14:textId="77777777" w:rsidR="00E430E2" w:rsidRPr="00B95651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C3F2E2C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EDB0355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31BBA4E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39C727DD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85127D9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C726C26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CABD01C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65BA800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E430E2" w:rsidRPr="00AA0733" w14:paraId="5B4A7D2F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172F70BD" w14:textId="77777777" w:rsidR="00E430E2" w:rsidRPr="00B95651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7584" w:type="dxa"/>
            <w:gridSpan w:val="8"/>
            <w:shd w:val="clear" w:color="auto" w:fill="auto"/>
            <w:noWrap/>
            <w:vAlign w:val="center"/>
            <w:hideMark/>
          </w:tcPr>
          <w:p w14:paraId="1204C01B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Population in Million heads </w:t>
            </w:r>
          </w:p>
        </w:tc>
      </w:tr>
      <w:tr w:rsidR="00E430E2" w:rsidRPr="00AA0733" w14:paraId="7DC0EE79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53B168D0" w14:textId="77777777" w:rsidR="00E430E2" w:rsidRPr="00B95651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High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80ECD40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32.53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AE4FA59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139.51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D6509F7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1,550.40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383C1635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70.3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742CC20C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   6.1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741D3B8B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85.02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08246FF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76.37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0EA7616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98.22 </w:t>
            </w:r>
          </w:p>
        </w:tc>
      </w:tr>
      <w:tr w:rsidR="00E430E2" w:rsidRPr="00AA0733" w14:paraId="702B93AB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6D8998E8" w14:textId="1BC59105" w:rsidR="00E430E2" w:rsidRPr="00B95651" w:rsidRDefault="00FA760F" w:rsidP="00FA760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</w:t>
            </w: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oderate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2BBED59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38.60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E8D4CEC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158.83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DCCA830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1,733.80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F5D2AF5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78.06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445B39A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   7.01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107D013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102.2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3C61410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93.2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0FC7545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104.38 </w:t>
            </w:r>
          </w:p>
        </w:tc>
      </w:tr>
      <w:tr w:rsidR="00E430E2" w:rsidRPr="00AA0733" w14:paraId="24765ADB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52CD0723" w14:textId="77777777" w:rsidR="00E430E2" w:rsidRPr="00B95651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Low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1E97A8A7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47.0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3B2DC777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184.87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649EDEE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1,970.5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3D39AB2A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95.9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8682CB8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     9.28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7F886D1A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120.72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FCE6B9E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113.30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1D0358E7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    112.60 </w:t>
            </w:r>
          </w:p>
        </w:tc>
      </w:tr>
      <w:tr w:rsidR="00E430E2" w:rsidRPr="00AA0733" w14:paraId="255EDCB1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6B883B3A" w14:textId="77777777" w:rsidR="00E430E2" w:rsidRPr="00B95651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4551EB2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308791F8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BF7A1DF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609CC7E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0F6C782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16506F84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6D2D1A7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0C1C994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E430E2" w:rsidRPr="00AA0733" w14:paraId="7F39751A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43452AB0" w14:textId="77777777" w:rsidR="00E430E2" w:rsidRPr="00B95651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7584" w:type="dxa"/>
            <w:gridSpan w:val="8"/>
            <w:shd w:val="clear" w:color="auto" w:fill="auto"/>
            <w:noWrap/>
            <w:vAlign w:val="center"/>
            <w:hideMark/>
          </w:tcPr>
          <w:p w14:paraId="4F8367FF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GDP per capita in US dollars </w:t>
            </w:r>
          </w:p>
        </w:tc>
      </w:tr>
      <w:tr w:rsidR="00E430E2" w:rsidRPr="00AA0733" w14:paraId="436DC4E4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5A4E73FC" w14:textId="77777777" w:rsidR="00E430E2" w:rsidRPr="00B95651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High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EC46909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9,619.99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1FFE339F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10,085.21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760F1AD3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23,798.2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3C84F61B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10,735.6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3E2418C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17,820.66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9F98C99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11,474.96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593A345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10,161.86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BEB782A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21,293.17 </w:t>
            </w:r>
          </w:p>
        </w:tc>
      </w:tr>
      <w:tr w:rsidR="00E430E2" w:rsidRPr="00AA0733" w14:paraId="65B48A34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65272C61" w14:textId="551E6164" w:rsidR="00E430E2" w:rsidRPr="00B95651" w:rsidRDefault="00FA760F" w:rsidP="00FA760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</w:t>
            </w: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oderate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ADE5F01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5,725.09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FEF7411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5,639.22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10448DB1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15,883.3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30FC66CA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6,532.15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E0022A8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12,242.24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63E679D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6,866.37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319D10B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5,953.89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7075791F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15,352.55 </w:t>
            </w:r>
          </w:p>
        </w:tc>
      </w:tr>
      <w:tr w:rsidR="00E430E2" w:rsidRPr="00AA0733" w14:paraId="5DCF98A1" w14:textId="77777777" w:rsidTr="000D7F75">
        <w:trPr>
          <w:trHeight w:val="295"/>
        </w:trPr>
        <w:tc>
          <w:tcPr>
            <w:tcW w:w="1157" w:type="dxa"/>
            <w:shd w:val="clear" w:color="auto" w:fill="auto"/>
            <w:noWrap/>
            <w:vAlign w:val="bottom"/>
            <w:hideMark/>
          </w:tcPr>
          <w:p w14:paraId="5A26D51D" w14:textId="77777777" w:rsidR="00E430E2" w:rsidRPr="00B95651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Low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1ECAACC7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3,060.07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0530FB4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3,047.80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6D8E5C2E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9,587.28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9735137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3,807.73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27FF723D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7,529.08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0DCE5E09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4,098.46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40FA4ADF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  3,352.08 </w:t>
            </w:r>
          </w:p>
        </w:tc>
        <w:tc>
          <w:tcPr>
            <w:tcW w:w="948" w:type="dxa"/>
            <w:shd w:val="clear" w:color="auto" w:fill="auto"/>
            <w:noWrap/>
            <w:vAlign w:val="center"/>
            <w:hideMark/>
          </w:tcPr>
          <w:p w14:paraId="5D17316A" w14:textId="77777777" w:rsidR="00E430E2" w:rsidRPr="00B95651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B95651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   11,153.29 </w:t>
            </w:r>
          </w:p>
        </w:tc>
      </w:tr>
    </w:tbl>
    <w:p w14:paraId="001F52A0" w14:textId="7E02F153" w:rsidR="00E430E2" w:rsidRPr="00261A29" w:rsidRDefault="00E430E2" w:rsidP="00E430E2">
      <w:pPr>
        <w:rPr>
          <w:sz w:val="18"/>
          <w:szCs w:val="18"/>
        </w:rPr>
      </w:pPr>
      <w:r w:rsidRPr="00261A29">
        <w:rPr>
          <w:sz w:val="18"/>
          <w:szCs w:val="18"/>
        </w:rPr>
        <w:t xml:space="preserve">*High: SSP1; </w:t>
      </w:r>
      <w:r w:rsidR="00FA760F" w:rsidRPr="00261A29">
        <w:rPr>
          <w:sz w:val="18"/>
          <w:szCs w:val="18"/>
        </w:rPr>
        <w:t>M</w:t>
      </w:r>
      <w:r w:rsidR="00FA760F">
        <w:rPr>
          <w:sz w:val="18"/>
          <w:szCs w:val="18"/>
        </w:rPr>
        <w:t>oderate</w:t>
      </w:r>
      <w:r w:rsidRPr="00261A29">
        <w:rPr>
          <w:sz w:val="18"/>
          <w:szCs w:val="18"/>
        </w:rPr>
        <w:t>: SSP2; Low: SSP3, all with no climate change effects. Assumptions on income and population are the same for the ‘</w:t>
      </w:r>
      <w:r w:rsidR="00CB2791" w:rsidRPr="00261A29">
        <w:rPr>
          <w:sz w:val="18"/>
          <w:szCs w:val="18"/>
        </w:rPr>
        <w:t>m</w:t>
      </w:r>
      <w:r w:rsidR="00CB2791">
        <w:rPr>
          <w:sz w:val="18"/>
          <w:szCs w:val="18"/>
        </w:rPr>
        <w:t>oderate</w:t>
      </w:r>
      <w:r w:rsidR="00CB2791" w:rsidRPr="00261A29">
        <w:rPr>
          <w:sz w:val="18"/>
          <w:szCs w:val="18"/>
        </w:rPr>
        <w:t xml:space="preserve"> </w:t>
      </w:r>
      <w:r w:rsidRPr="00261A29">
        <w:rPr>
          <w:sz w:val="18"/>
          <w:szCs w:val="18"/>
        </w:rPr>
        <w:t>plus climate change’ scenario as for the ‘</w:t>
      </w:r>
      <w:r w:rsidR="00FA760F">
        <w:rPr>
          <w:sz w:val="18"/>
          <w:szCs w:val="18"/>
        </w:rPr>
        <w:t>moderate</w:t>
      </w:r>
      <w:r w:rsidR="00FA760F" w:rsidRPr="00261A29">
        <w:rPr>
          <w:sz w:val="18"/>
          <w:szCs w:val="18"/>
        </w:rPr>
        <w:t xml:space="preserve">’ </w:t>
      </w:r>
      <w:r w:rsidRPr="00261A29">
        <w:rPr>
          <w:sz w:val="18"/>
          <w:szCs w:val="18"/>
        </w:rPr>
        <w:t xml:space="preserve">scenario so that </w:t>
      </w:r>
      <w:r w:rsidR="00FA760F" w:rsidRPr="00261A29">
        <w:rPr>
          <w:sz w:val="18"/>
          <w:szCs w:val="18"/>
        </w:rPr>
        <w:t>M</w:t>
      </w:r>
      <w:r w:rsidR="00FA760F">
        <w:rPr>
          <w:sz w:val="18"/>
          <w:szCs w:val="18"/>
        </w:rPr>
        <w:t>oderate</w:t>
      </w:r>
      <w:r w:rsidR="00FA760F" w:rsidRPr="00261A29">
        <w:rPr>
          <w:sz w:val="18"/>
          <w:szCs w:val="18"/>
        </w:rPr>
        <w:t xml:space="preserve"> </w:t>
      </w:r>
      <w:r w:rsidRPr="00261A29">
        <w:rPr>
          <w:sz w:val="18"/>
          <w:szCs w:val="18"/>
        </w:rPr>
        <w:t xml:space="preserve">+ CC = </w:t>
      </w:r>
      <w:r w:rsidR="00FA760F">
        <w:rPr>
          <w:sz w:val="18"/>
          <w:szCs w:val="18"/>
        </w:rPr>
        <w:t xml:space="preserve">Moderate, </w:t>
      </w:r>
      <w:r>
        <w:rPr>
          <w:sz w:val="18"/>
          <w:szCs w:val="18"/>
        </w:rPr>
        <w:t>with respect to socio-economic variables</w:t>
      </w:r>
      <w:r w:rsidRPr="00261A29">
        <w:rPr>
          <w:sz w:val="18"/>
          <w:szCs w:val="18"/>
        </w:rPr>
        <w:t>.</w:t>
      </w:r>
      <w:r>
        <w:rPr>
          <w:sz w:val="18"/>
          <w:szCs w:val="18"/>
        </w:rPr>
        <w:t xml:space="preserve"> Effects however differ on the supply side (not shown), where climate change imposes environmental stresses and thus productivity losses, on crop production.</w:t>
      </w:r>
    </w:p>
    <w:p w14:paraId="4CB17A73" w14:textId="77777777" w:rsidR="00E430E2" w:rsidRDefault="00E430E2" w:rsidP="00E430E2"/>
    <w:p w14:paraId="4FB35BB4" w14:textId="77777777" w:rsidR="00E430E2" w:rsidRDefault="00E430E2" w:rsidP="00E430E2">
      <w:pPr>
        <w:spacing w:after="160" w:line="259" w:lineRule="auto"/>
        <w:rPr>
          <w:b/>
          <w:bCs/>
          <w:color w:val="000000" w:themeColor="text1"/>
          <w:sz w:val="18"/>
          <w:szCs w:val="18"/>
        </w:rPr>
      </w:pPr>
      <w:bookmarkStart w:id="4" w:name="_Ref460577824"/>
      <w:bookmarkStart w:id="5" w:name="_Toc469851961"/>
      <w:r>
        <w:br w:type="page"/>
      </w:r>
    </w:p>
    <w:p w14:paraId="2ED1ED05" w14:textId="77777777" w:rsidR="00E430E2" w:rsidRPr="00BC753E" w:rsidRDefault="00E430E2" w:rsidP="00E430E2">
      <w:pPr>
        <w:pStyle w:val="Caption"/>
      </w:pPr>
      <w:bookmarkStart w:id="6" w:name="_Ref475539002"/>
      <w:bookmarkEnd w:id="3"/>
      <w:bookmarkEnd w:id="4"/>
      <w:r>
        <w:lastRenderedPageBreak/>
        <w:t xml:space="preserve">SI Table </w:t>
      </w:r>
      <w:r w:rsidR="00FC7815">
        <w:fldChar w:fldCharType="begin"/>
      </w:r>
      <w:r w:rsidR="00FC7815">
        <w:instrText xml:space="preserve"> SEQ SI_Table \* ARABIC </w:instrText>
      </w:r>
      <w:r w:rsidR="00FC7815">
        <w:fldChar w:fldCharType="separate"/>
      </w:r>
      <w:r w:rsidR="002F1E02">
        <w:rPr>
          <w:noProof/>
        </w:rPr>
        <w:t>2</w:t>
      </w:r>
      <w:r w:rsidR="00FC7815">
        <w:rPr>
          <w:noProof/>
        </w:rPr>
        <w:fldChar w:fldCharType="end"/>
      </w:r>
      <w:bookmarkEnd w:id="6"/>
      <w:r>
        <w:t xml:space="preserve">: </w:t>
      </w:r>
      <w:r w:rsidRPr="007247AB">
        <w:t>Nutrient equivalents per 100 g of selected foods of animal and plant origins</w:t>
      </w:r>
      <w:bookmarkEnd w:id="5"/>
    </w:p>
    <w:tbl>
      <w:tblPr>
        <w:tblW w:w="31680" w:type="dxa"/>
        <w:tblInd w:w="108" w:type="dxa"/>
        <w:tblLook w:val="04A0" w:firstRow="1" w:lastRow="0" w:firstColumn="1" w:lastColumn="0" w:noHBand="0" w:noVBand="1"/>
      </w:tblPr>
      <w:tblGrid>
        <w:gridCol w:w="13027"/>
        <w:gridCol w:w="5184"/>
        <w:gridCol w:w="877"/>
        <w:gridCol w:w="876"/>
        <w:gridCol w:w="876"/>
        <w:gridCol w:w="877"/>
        <w:gridCol w:w="1095"/>
        <w:gridCol w:w="876"/>
        <w:gridCol w:w="876"/>
        <w:gridCol w:w="876"/>
        <w:gridCol w:w="876"/>
        <w:gridCol w:w="876"/>
        <w:gridCol w:w="876"/>
        <w:gridCol w:w="876"/>
        <w:gridCol w:w="876"/>
        <w:gridCol w:w="876"/>
        <w:gridCol w:w="876"/>
      </w:tblGrid>
      <w:tr w:rsidR="00E430E2" w:rsidRPr="00F0231B" w14:paraId="493FA95B" w14:textId="77777777" w:rsidTr="000D7F75">
        <w:trPr>
          <w:trHeight w:val="420"/>
        </w:trPr>
        <w:tc>
          <w:tcPr>
            <w:tcW w:w="13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tbl>
            <w:tblPr>
              <w:tblW w:w="9080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4A0" w:firstRow="1" w:lastRow="0" w:firstColumn="1" w:lastColumn="0" w:noHBand="0" w:noVBand="1"/>
            </w:tblPr>
            <w:tblGrid>
              <w:gridCol w:w="1358"/>
              <w:gridCol w:w="1142"/>
              <w:gridCol w:w="662"/>
              <w:gridCol w:w="693"/>
              <w:gridCol w:w="723"/>
              <w:gridCol w:w="581"/>
              <w:gridCol w:w="592"/>
              <w:gridCol w:w="581"/>
              <w:gridCol w:w="696"/>
              <w:gridCol w:w="704"/>
              <w:gridCol w:w="596"/>
              <w:gridCol w:w="752"/>
            </w:tblGrid>
            <w:tr w:rsidR="00E430E2" w:rsidRPr="004F3687" w14:paraId="57A9E8F5" w14:textId="77777777" w:rsidTr="000D7F75">
              <w:trPr>
                <w:trHeight w:val="652"/>
              </w:trPr>
              <w:tc>
                <w:tcPr>
                  <w:tcW w:w="1358" w:type="dxa"/>
                  <w:shd w:val="clear" w:color="auto" w:fill="auto"/>
                  <w:vAlign w:val="bottom"/>
                  <w:hideMark/>
                </w:tcPr>
                <w:bookmarkEnd w:id="1"/>
                <w:p w14:paraId="467EB07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b/>
                      <w:bCs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b/>
                      <w:bCs/>
                      <w:sz w:val="16"/>
                      <w:szCs w:val="16"/>
                    </w:rPr>
                    <w:t>FAO/IMPACT model commodity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05454C75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b/>
                      <w:bCs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b/>
                      <w:bCs/>
                      <w:sz w:val="16"/>
                      <w:szCs w:val="16"/>
                    </w:rPr>
                    <w:t>USDA food classification</w:t>
                  </w:r>
                </w:p>
              </w:tc>
              <w:tc>
                <w:tcPr>
                  <w:tcW w:w="662" w:type="dxa"/>
                  <w:shd w:val="clear" w:color="auto" w:fill="auto"/>
                  <w:vAlign w:val="bottom"/>
                  <w:hideMark/>
                </w:tcPr>
                <w:p w14:paraId="4E92DBF3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Energy</w:t>
                  </w:r>
                </w:p>
              </w:tc>
              <w:tc>
                <w:tcPr>
                  <w:tcW w:w="693" w:type="dxa"/>
                  <w:shd w:val="clear" w:color="auto" w:fill="auto"/>
                  <w:vAlign w:val="bottom"/>
                  <w:hideMark/>
                </w:tcPr>
                <w:p w14:paraId="730CE300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rotein</w:t>
                  </w:r>
                </w:p>
              </w:tc>
              <w:tc>
                <w:tcPr>
                  <w:tcW w:w="723" w:type="dxa"/>
                  <w:shd w:val="clear" w:color="auto" w:fill="auto"/>
                  <w:vAlign w:val="bottom"/>
                  <w:hideMark/>
                </w:tcPr>
                <w:p w14:paraId="506D5C27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arbo- hydrate</w:t>
                  </w:r>
                </w:p>
              </w:tc>
              <w:tc>
                <w:tcPr>
                  <w:tcW w:w="581" w:type="dxa"/>
                  <w:shd w:val="clear" w:color="auto" w:fill="auto"/>
                  <w:vAlign w:val="bottom"/>
                  <w:hideMark/>
                </w:tcPr>
                <w:p w14:paraId="0E752667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Total sugar</w:t>
                  </w:r>
                </w:p>
              </w:tc>
              <w:tc>
                <w:tcPr>
                  <w:tcW w:w="592" w:type="dxa"/>
                  <w:shd w:val="clear" w:color="auto" w:fill="auto"/>
                  <w:vAlign w:val="bottom"/>
                  <w:hideMark/>
                </w:tcPr>
                <w:p w14:paraId="3F4EF5EA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Total Fat  (lipid)</w:t>
                  </w:r>
                </w:p>
              </w:tc>
              <w:tc>
                <w:tcPr>
                  <w:tcW w:w="581" w:type="dxa"/>
                  <w:shd w:val="clear" w:color="auto" w:fill="auto"/>
                  <w:vAlign w:val="bottom"/>
                  <w:hideMark/>
                </w:tcPr>
                <w:p w14:paraId="533CEA33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Iron</w:t>
                  </w:r>
                </w:p>
              </w:tc>
              <w:tc>
                <w:tcPr>
                  <w:tcW w:w="696" w:type="dxa"/>
                  <w:shd w:val="clear" w:color="auto" w:fill="auto"/>
                  <w:vAlign w:val="bottom"/>
                  <w:hideMark/>
                </w:tcPr>
                <w:p w14:paraId="62F17859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odium</w:t>
                  </w:r>
                </w:p>
              </w:tc>
              <w:tc>
                <w:tcPr>
                  <w:tcW w:w="704" w:type="dxa"/>
                  <w:shd w:val="clear" w:color="auto" w:fill="auto"/>
                  <w:vAlign w:val="bottom"/>
                  <w:hideMark/>
                </w:tcPr>
                <w:p w14:paraId="64A2D5A8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vitamin A RAE</w:t>
                  </w:r>
                </w:p>
              </w:tc>
              <w:tc>
                <w:tcPr>
                  <w:tcW w:w="596" w:type="dxa"/>
                  <w:shd w:val="clear" w:color="auto" w:fill="auto"/>
                  <w:vAlign w:val="bottom"/>
                  <w:hideMark/>
                </w:tcPr>
                <w:p w14:paraId="55EB7A60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folate</w:t>
                  </w:r>
                </w:p>
              </w:tc>
              <w:tc>
                <w:tcPr>
                  <w:tcW w:w="752" w:type="dxa"/>
                  <w:shd w:val="clear" w:color="auto" w:fill="auto"/>
                  <w:vAlign w:val="bottom"/>
                  <w:hideMark/>
                </w:tcPr>
                <w:p w14:paraId="45C2A7BD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vitamin D (D2+D3)</w:t>
                  </w:r>
                </w:p>
              </w:tc>
            </w:tr>
            <w:tr w:rsidR="00E430E2" w:rsidRPr="004F3687" w14:paraId="52D11E61" w14:textId="77777777" w:rsidTr="000D7F75">
              <w:trPr>
                <w:trHeight w:val="295"/>
              </w:trPr>
              <w:tc>
                <w:tcPr>
                  <w:tcW w:w="1358" w:type="dxa"/>
                  <w:shd w:val="clear" w:color="auto" w:fill="auto"/>
                  <w:vAlign w:val="bottom"/>
                </w:tcPr>
                <w:p w14:paraId="2C5ADD0A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b/>
                      <w:bCs/>
                      <w:sz w:val="16"/>
                      <w:szCs w:val="16"/>
                    </w:rPr>
                  </w:pPr>
                </w:p>
              </w:tc>
              <w:tc>
                <w:tcPr>
                  <w:tcW w:w="1142" w:type="dxa"/>
                  <w:shd w:val="clear" w:color="auto" w:fill="auto"/>
                  <w:vAlign w:val="bottom"/>
                </w:tcPr>
                <w:p w14:paraId="34DEA0E6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b/>
                      <w:bCs/>
                      <w:sz w:val="16"/>
                      <w:szCs w:val="16"/>
                    </w:rPr>
                  </w:pPr>
                </w:p>
              </w:tc>
              <w:tc>
                <w:tcPr>
                  <w:tcW w:w="662" w:type="dxa"/>
                  <w:shd w:val="clear" w:color="auto" w:fill="auto"/>
                  <w:vAlign w:val="bottom"/>
                  <w:hideMark/>
                </w:tcPr>
                <w:p w14:paraId="5BCF7058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Kcal</w:t>
                  </w:r>
                </w:p>
              </w:tc>
              <w:tc>
                <w:tcPr>
                  <w:tcW w:w="693" w:type="dxa"/>
                  <w:shd w:val="clear" w:color="auto" w:fill="auto"/>
                  <w:vAlign w:val="bottom"/>
                  <w:hideMark/>
                </w:tcPr>
                <w:p w14:paraId="4015C32D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723" w:type="dxa"/>
                  <w:shd w:val="clear" w:color="auto" w:fill="auto"/>
                  <w:vAlign w:val="bottom"/>
                  <w:hideMark/>
                </w:tcPr>
                <w:p w14:paraId="1DED5BB5" w14:textId="0384A6C2" w:rsidR="00E430E2" w:rsidRPr="00F1673D" w:rsidRDefault="002C4188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581" w:type="dxa"/>
                  <w:shd w:val="clear" w:color="auto" w:fill="auto"/>
                  <w:vAlign w:val="bottom"/>
                  <w:hideMark/>
                </w:tcPr>
                <w:p w14:paraId="35E3F7BC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592" w:type="dxa"/>
                  <w:shd w:val="clear" w:color="auto" w:fill="auto"/>
                  <w:vAlign w:val="bottom"/>
                  <w:hideMark/>
                </w:tcPr>
                <w:p w14:paraId="05A3BDFE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581" w:type="dxa"/>
                  <w:shd w:val="clear" w:color="auto" w:fill="auto"/>
                  <w:vAlign w:val="bottom"/>
                  <w:hideMark/>
                </w:tcPr>
                <w:p w14:paraId="75BC72D1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g</w:t>
                  </w:r>
                </w:p>
              </w:tc>
              <w:tc>
                <w:tcPr>
                  <w:tcW w:w="696" w:type="dxa"/>
                  <w:shd w:val="clear" w:color="auto" w:fill="auto"/>
                  <w:vAlign w:val="bottom"/>
                  <w:hideMark/>
                </w:tcPr>
                <w:p w14:paraId="598DA8F2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g</w:t>
                  </w:r>
                </w:p>
              </w:tc>
              <w:tc>
                <w:tcPr>
                  <w:tcW w:w="704" w:type="dxa"/>
                  <w:shd w:val="clear" w:color="auto" w:fill="auto"/>
                  <w:vAlign w:val="bottom"/>
                  <w:hideMark/>
                </w:tcPr>
                <w:p w14:paraId="2A9730D8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ug</w:t>
                  </w:r>
                </w:p>
              </w:tc>
              <w:tc>
                <w:tcPr>
                  <w:tcW w:w="596" w:type="dxa"/>
                  <w:shd w:val="clear" w:color="auto" w:fill="auto"/>
                  <w:vAlign w:val="bottom"/>
                  <w:hideMark/>
                </w:tcPr>
                <w:p w14:paraId="05399BA6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ug</w:t>
                  </w:r>
                </w:p>
              </w:tc>
              <w:tc>
                <w:tcPr>
                  <w:tcW w:w="752" w:type="dxa"/>
                  <w:shd w:val="clear" w:color="auto" w:fill="auto"/>
                  <w:vAlign w:val="bottom"/>
                  <w:hideMark/>
                </w:tcPr>
                <w:p w14:paraId="0E14E63B" w14:textId="77777777" w:rsidR="00E430E2" w:rsidRPr="00F1673D" w:rsidRDefault="00E430E2" w:rsidP="000D7F75">
                  <w:pPr>
                    <w:spacing w:after="0" w:line="240" w:lineRule="auto"/>
                    <w:jc w:val="center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ug</w:t>
                  </w:r>
                </w:p>
              </w:tc>
            </w:tr>
            <w:tr w:rsidR="00E430E2" w:rsidRPr="004F3687" w14:paraId="5B253418" w14:textId="77777777" w:rsidTr="000D7F75">
              <w:trPr>
                <w:trHeight w:val="931"/>
              </w:trPr>
              <w:tc>
                <w:tcPr>
                  <w:tcW w:w="1358" w:type="dxa"/>
                  <w:shd w:val="clear" w:color="auto" w:fill="auto"/>
                  <w:vAlign w:val="bottom"/>
                  <w:hideMark/>
                </w:tcPr>
                <w:p w14:paraId="3B874AE0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Beef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505052D5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Beef, carcass, separable lean and fat, choice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4869EF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91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2B8CCDD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7.3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3C234E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5C73924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58BF6EE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4.05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430E8E3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83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2072252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9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56080ED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0E2E983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2C913ED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61D8250A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vAlign w:val="bottom"/>
                  <w:hideMark/>
                </w:tcPr>
                <w:p w14:paraId="3D4C6312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Egg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36818806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Egg, whole, raw, fresh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224C29E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43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5EEFF64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2.56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36C7011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72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B80C0C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37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6570060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9.51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5A3364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75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3166C49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42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4E90E3E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6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2783988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7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7E7ECF0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</w:t>
                  </w:r>
                </w:p>
              </w:tc>
            </w:tr>
            <w:tr w:rsidR="00E430E2" w:rsidRPr="004F3687" w14:paraId="511AB08E" w14:textId="77777777" w:rsidTr="000D7F75">
              <w:trPr>
                <w:trHeight w:val="931"/>
              </w:trPr>
              <w:tc>
                <w:tcPr>
                  <w:tcW w:w="1358" w:type="dxa"/>
                  <w:shd w:val="clear" w:color="auto" w:fill="auto"/>
                  <w:vAlign w:val="bottom"/>
                  <w:hideMark/>
                </w:tcPr>
                <w:p w14:paraId="3C11DC28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ilk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1437B71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ilk, whole, 3.25% milkfat, without added vitamin a and vitamin d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878791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49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00C9A7D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.15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337D59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78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008F0F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.05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12104DF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.27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68C566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03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20DB541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3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193578F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6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336EF65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42EE756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1</w:t>
                  </w:r>
                </w:p>
              </w:tc>
            </w:tr>
            <w:tr w:rsidR="00E430E2" w:rsidRPr="004F3687" w14:paraId="1AA1BD58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vAlign w:val="bottom"/>
                  <w:hideMark/>
                </w:tcPr>
                <w:p w14:paraId="07F42403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3C163432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Lamb, ground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ADD495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82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56536D0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6.56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98A073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F42F3B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668C723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3.41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505C34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55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39214FD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9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4E00A4C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09BF211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8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046465C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1</w:t>
                  </w:r>
                </w:p>
              </w:tc>
            </w:tr>
            <w:tr w:rsidR="00E430E2" w:rsidRPr="004F3687" w14:paraId="74B45F41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vAlign w:val="bottom"/>
                  <w:hideMark/>
                </w:tcPr>
                <w:p w14:paraId="49E98CF8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1FD1E22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oat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51DEE19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9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6E823B3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0.6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1527B95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FFE870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528F603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31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16A6F0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83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4B31311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2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3935DE6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2A2107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7E5DEF5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40082814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vAlign w:val="bottom"/>
                  <w:hideMark/>
                </w:tcPr>
                <w:p w14:paraId="46B741B7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Lamb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7F60E21E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Average Lamb and Goat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42CF948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95.5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3081F42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8.58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048078B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4FA3408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44EF11D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2.8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28B878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19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5DDAD82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0.5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2FA40E8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43CE95F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1.5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675B98F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05</w:t>
                  </w:r>
                </w:p>
              </w:tc>
            </w:tr>
            <w:tr w:rsidR="00E430E2" w:rsidRPr="004F3687" w14:paraId="56ABE557" w14:textId="77777777" w:rsidTr="000D7F75">
              <w:trPr>
                <w:trHeight w:val="93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13F653C5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ork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6BF87180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ork, fresh, carcass, separable lean and fat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527198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76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380B751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3.91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2A9892E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A49938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33AE289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5.07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B5814A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69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3D1E194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2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46BD5A6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94189B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124E089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3800DCCE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1B8A10B3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oultry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1AAF718E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hicken, broilers or fryers, meat only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57A415D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19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4CE707B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1.39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61ECD5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6B7893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7A181FA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.08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A8342A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89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68A1CE2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7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226F5A5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6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24E93B6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2297E38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1</w:t>
                  </w:r>
                </w:p>
              </w:tc>
            </w:tr>
            <w:tr w:rsidR="00E430E2" w:rsidRPr="004F3687" w14:paraId="214ADE49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1423A31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Barley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3634F53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Barley, hulled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28B0E20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54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24DB06B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2.48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019DB03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3.48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97CF82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8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6A47E9E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3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3E4EEB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.6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60A6AFA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2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75AD9D5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20790BB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9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5EC406E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31FF6199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503E59B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03053227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orn grain, white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7961C62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65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36FAB02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9.4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4A45137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4.2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5707F499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673F78E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74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90E48A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7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040514F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5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5203193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5BEAE44A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5D44C32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40D0AF07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2D4FE76D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6D6E06F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orn grain, yello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10DADF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65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74D8736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9.4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2ECF8AD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4.2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B0D0C2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64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6E971B2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74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5F9F7B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7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51A02E9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5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0929642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1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13F2FBB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9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6BAF580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34BC2988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20D77916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aize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054CF6C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Average of White and Yellow Corn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74A48D4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65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67CBE9B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9.4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14D1783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4.2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42FE411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64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2F14823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74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40D3ACC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7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139733D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5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2AAD97A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.5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09EB60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9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43B93F3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3DDF5802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3192117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illet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4BB59C09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illet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112FE4E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78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756C5CE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1.0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9343F7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2.85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447296E9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7B143FB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22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52DD058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.0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0428FE5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33B2B06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925C32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5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68BD367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75AA38FE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3C402A5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04A4BE0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Rice, white, short-grain, raw, unenriched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F1B8A8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58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1E9F4C4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.5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603DAF0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9.15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96FC58E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0FFAACA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52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EBE7B3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8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0C8A43E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2F5AC01E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47890D4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6FCF101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0120F4EE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1E597045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6834D49D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Rice, brown, long-grain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4DCD8B2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67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616094F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.54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13F7EE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6.25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BF34B9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66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0FA7AF2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.2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EF6659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29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3DA3710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4234BF7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7CA2E7F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3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10AABCF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6E04D23D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6860F8B8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Rice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6B3295C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Average Brown and White rice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0EA86D3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62.5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6E7308A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.0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4E1F226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7.7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B7733C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66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4709AD1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8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5941F86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045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52E2CE2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620C508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0D79AC5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4.5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0FD4B3D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670A3604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4A026DC3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orghum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5A39B891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orghum grain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736A6DA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29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54FCF3A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.6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071D68F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2.09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E500D1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53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30130AE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.4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595970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.36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36CEFAD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3D7934F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DF29A8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0F20593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33A6512B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0DC71E68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Wheat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2AE6454A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Wheat, durum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5EFCE2A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39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268EFD8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3.68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6A1D38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1.13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93BC811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2577039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47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1D1F31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.52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4E68033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0750157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26556BA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3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36108AB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7241A19A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0E84AB6D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ther Cereal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12B12F0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triticale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266868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36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224482A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3.05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3953FED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2.13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663E886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21DC50E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09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C18307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57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670825D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3E9F7B9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0754762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3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4E46193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25156FF6" w14:textId="77777777" w:rsidTr="000D7F75">
              <w:trPr>
                <w:trHeight w:val="310"/>
              </w:trPr>
              <w:tc>
                <w:tcPr>
                  <w:tcW w:w="1358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AE1763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assava</w:t>
                  </w:r>
                </w:p>
              </w:tc>
              <w:tc>
                <w:tcPr>
                  <w:tcW w:w="1142" w:type="dxa"/>
                  <w:tcBorders>
                    <w:bottom w:val="single" w:sz="4" w:space="0" w:color="auto"/>
                  </w:tcBorders>
                  <w:shd w:val="clear" w:color="auto" w:fill="auto"/>
                  <w:vAlign w:val="bottom"/>
                  <w:hideMark/>
                </w:tcPr>
                <w:p w14:paraId="16823EE8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assava, raw</w:t>
                  </w:r>
                </w:p>
              </w:tc>
              <w:tc>
                <w:tcPr>
                  <w:tcW w:w="66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DB412F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60</w:t>
                  </w:r>
                </w:p>
              </w:tc>
              <w:tc>
                <w:tcPr>
                  <w:tcW w:w="693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048488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36</w:t>
                  </w:r>
                </w:p>
              </w:tc>
              <w:tc>
                <w:tcPr>
                  <w:tcW w:w="723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014134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8.06</w:t>
                  </w:r>
                </w:p>
              </w:tc>
              <w:tc>
                <w:tcPr>
                  <w:tcW w:w="581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D3369C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7</w:t>
                  </w:r>
                </w:p>
              </w:tc>
              <w:tc>
                <w:tcPr>
                  <w:tcW w:w="59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86D9D8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28</w:t>
                  </w:r>
                </w:p>
              </w:tc>
              <w:tc>
                <w:tcPr>
                  <w:tcW w:w="581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040504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27</w:t>
                  </w:r>
                </w:p>
              </w:tc>
              <w:tc>
                <w:tcPr>
                  <w:tcW w:w="696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E549BA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4</w:t>
                  </w:r>
                </w:p>
              </w:tc>
              <w:tc>
                <w:tcPr>
                  <w:tcW w:w="704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EE3D95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596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615B4A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7</w:t>
                  </w:r>
                </w:p>
              </w:tc>
              <w:tc>
                <w:tcPr>
                  <w:tcW w:w="75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BF25A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5219419E" w14:textId="77777777" w:rsidTr="000D7F75">
              <w:trPr>
                <w:trHeight w:val="621"/>
              </w:trPr>
              <w:tc>
                <w:tcPr>
                  <w:tcW w:w="1358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274EB7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otato</w:t>
                  </w:r>
                </w:p>
              </w:tc>
              <w:tc>
                <w:tcPr>
                  <w:tcW w:w="1142" w:type="dxa"/>
                  <w:tcBorders>
                    <w:bottom w:val="single" w:sz="4" w:space="0" w:color="auto"/>
                  </w:tcBorders>
                  <w:shd w:val="clear" w:color="auto" w:fill="auto"/>
                  <w:vAlign w:val="bottom"/>
                  <w:hideMark/>
                </w:tcPr>
                <w:p w14:paraId="1A7AD9F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otatoes, flesh and skin, raw</w:t>
                  </w:r>
                </w:p>
              </w:tc>
              <w:tc>
                <w:tcPr>
                  <w:tcW w:w="66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6081A5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7</w:t>
                  </w:r>
                </w:p>
              </w:tc>
              <w:tc>
                <w:tcPr>
                  <w:tcW w:w="693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FE6638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05</w:t>
                  </w:r>
                </w:p>
              </w:tc>
              <w:tc>
                <w:tcPr>
                  <w:tcW w:w="723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348409D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7.49</w:t>
                  </w:r>
                </w:p>
              </w:tc>
              <w:tc>
                <w:tcPr>
                  <w:tcW w:w="581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879EC2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82</w:t>
                  </w:r>
                </w:p>
              </w:tc>
              <w:tc>
                <w:tcPr>
                  <w:tcW w:w="59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8662BE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09</w:t>
                  </w:r>
                </w:p>
              </w:tc>
              <w:tc>
                <w:tcPr>
                  <w:tcW w:w="581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AE0CB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81</w:t>
                  </w:r>
                </w:p>
              </w:tc>
              <w:tc>
                <w:tcPr>
                  <w:tcW w:w="696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A298D6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</w:t>
                  </w:r>
                </w:p>
              </w:tc>
              <w:tc>
                <w:tcPr>
                  <w:tcW w:w="704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721D37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7B9BD8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5</w:t>
                  </w:r>
                </w:p>
              </w:tc>
              <w:tc>
                <w:tcPr>
                  <w:tcW w:w="75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BA8498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1461BA5A" w14:textId="77777777" w:rsidTr="000D7F75">
              <w:trPr>
                <w:trHeight w:val="621"/>
              </w:trPr>
              <w:tc>
                <w:tcPr>
                  <w:tcW w:w="1358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2DF71D1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114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7C24F61D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66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3102BE2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69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5145D5A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72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F23432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8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06D54D2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3FFD740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8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9585C5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69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4DDAAFB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704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59932DE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E54185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75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B37526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</w:tr>
            <w:tr w:rsidR="00E430E2" w:rsidRPr="004F3687" w14:paraId="521A6CA3" w14:textId="77777777" w:rsidTr="000D7F75">
              <w:trPr>
                <w:trHeight w:val="621"/>
              </w:trPr>
              <w:tc>
                <w:tcPr>
                  <w:tcW w:w="1358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0436BC55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b/>
                      <w:bCs/>
                      <w:sz w:val="16"/>
                      <w:szCs w:val="16"/>
                    </w:rPr>
                    <w:lastRenderedPageBreak/>
                    <w:t>FAO/IMPACT model commodity</w:t>
                  </w:r>
                </w:p>
              </w:tc>
              <w:tc>
                <w:tcPr>
                  <w:tcW w:w="1142" w:type="dxa"/>
                  <w:tcBorders>
                    <w:top w:val="single" w:sz="4" w:space="0" w:color="auto"/>
                  </w:tcBorders>
                  <w:shd w:val="clear" w:color="auto" w:fill="auto"/>
                  <w:vAlign w:val="bottom"/>
                </w:tcPr>
                <w:p w14:paraId="42E3ADBE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b/>
                      <w:bCs/>
                      <w:sz w:val="16"/>
                      <w:szCs w:val="16"/>
                    </w:rPr>
                    <w:t>USDA food classification</w:t>
                  </w:r>
                </w:p>
              </w:tc>
              <w:tc>
                <w:tcPr>
                  <w:tcW w:w="662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338D39F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Energy</w:t>
                  </w:r>
                </w:p>
              </w:tc>
              <w:tc>
                <w:tcPr>
                  <w:tcW w:w="693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4BF4F6A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rotein</w:t>
                  </w:r>
                </w:p>
              </w:tc>
              <w:tc>
                <w:tcPr>
                  <w:tcW w:w="723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0FA6E9D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arbo- hydrate</w:t>
                  </w:r>
                </w:p>
              </w:tc>
              <w:tc>
                <w:tcPr>
                  <w:tcW w:w="581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1165A50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Total sugar</w:t>
                  </w:r>
                </w:p>
              </w:tc>
              <w:tc>
                <w:tcPr>
                  <w:tcW w:w="592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0379328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Total Fat  (lipid)</w:t>
                  </w:r>
                </w:p>
              </w:tc>
              <w:tc>
                <w:tcPr>
                  <w:tcW w:w="581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5B92FF0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Iron</w:t>
                  </w:r>
                </w:p>
              </w:tc>
              <w:tc>
                <w:tcPr>
                  <w:tcW w:w="696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314DFDD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odium</w:t>
                  </w:r>
                </w:p>
              </w:tc>
              <w:tc>
                <w:tcPr>
                  <w:tcW w:w="704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1810F71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vitamin A RAE</w:t>
                  </w:r>
                </w:p>
              </w:tc>
              <w:tc>
                <w:tcPr>
                  <w:tcW w:w="596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5DE3946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folate</w:t>
                  </w:r>
                </w:p>
              </w:tc>
              <w:tc>
                <w:tcPr>
                  <w:tcW w:w="752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7EC120F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vitamin D (D2+D3)</w:t>
                  </w:r>
                </w:p>
              </w:tc>
            </w:tr>
            <w:tr w:rsidR="00E430E2" w:rsidRPr="004F3687" w14:paraId="638C4811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</w:tcPr>
                <w:p w14:paraId="5AC67903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1142" w:type="dxa"/>
                  <w:shd w:val="clear" w:color="auto" w:fill="auto"/>
                  <w:vAlign w:val="bottom"/>
                </w:tcPr>
                <w:p w14:paraId="0B1D5317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</w:tcPr>
                <w:p w14:paraId="7F095B8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Kcal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</w:tcPr>
                <w:p w14:paraId="2508BFB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</w:tcPr>
                <w:p w14:paraId="5BAF33D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</w:tcPr>
                <w:p w14:paraId="6B644B3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</w:tcPr>
                <w:p w14:paraId="01A773B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</w:tcPr>
                <w:p w14:paraId="100E5C5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g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</w:tcPr>
                <w:p w14:paraId="11F945E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g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</w:tcPr>
                <w:p w14:paraId="22FC960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ug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</w:tcPr>
                <w:p w14:paraId="4F13CB6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ug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</w:tcPr>
                <w:p w14:paraId="456F8D4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ug</w:t>
                  </w:r>
                </w:p>
              </w:tc>
            </w:tr>
            <w:tr w:rsidR="00E430E2" w:rsidRPr="004F3687" w14:paraId="493DDB8A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17B59B81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weet Potato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2D1B69D9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weet potato, raw, unprepared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0FB8765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6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32A0862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57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3484A6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0.12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75A69D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18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029C427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05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FADA5E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6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03C2088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5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45CEE93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09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2DD563E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1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6E658F7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38EBB0AD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651C1B2A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Yam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024B18E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Yam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1606954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18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1598C1D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53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205072A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7.88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494B309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5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64939BA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17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DC6E8C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54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22DCD9F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9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0DA35B2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4EECF9B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3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7435397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34FA3D58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44E5BA49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ther Roots  &amp; Tuber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3C284967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Taro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7094C7C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12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16C256C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5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3887A61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6.4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46FBE17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4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4804E6D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2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F18E62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55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79423F6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1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7D875F8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4D67D94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2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2406D3D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2C9C5B4D" w14:textId="77777777" w:rsidTr="000D7F75">
              <w:trPr>
                <w:trHeight w:val="93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7F102910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Bean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2A0451A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Beans, kidney, all types, mature seeds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02BE7E9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33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610C374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3.58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2CB1B4B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0.01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86F1FC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23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1A2412A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83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4ED65D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.2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5267DD2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4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759B7C3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8F9A83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94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4CB73C9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1912EDC5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056768C6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hickpea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6B2B3890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hickpeas, mature seeds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7425D4D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78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6A62FE9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0.47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72CCDF0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2.95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89443D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.7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2AFC641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.04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F992C1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3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223D1E6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4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1DC3800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7012572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57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0AA5E37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77ADEC50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06386D3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owpea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3DC3B2B9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owpeas, common, mature seeds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17AC3CD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36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45A6276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3.5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124319A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0.03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33ADC3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.9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741F736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2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59A806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.27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433C7E0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6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02BBBC9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773DE15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33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1BFA983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158DA937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664FA8B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Lentil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1907F41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Lentils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612C8D2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52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053090E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4.63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33339F1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3.35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5E6A555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03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305A039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0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847944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.5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3D10A0B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41F2716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0CF5965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79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4494A51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2D64133D" w14:textId="77777777" w:rsidTr="000D7F75">
              <w:trPr>
                <w:trHeight w:val="93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76A15840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igeon Pea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26C39513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Pigeon peas (red gram), mature seeds, raw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83ABD4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43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407B987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1.7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6095FBD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2.78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4EBD17A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15D03C1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49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09F1C0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.23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2303C75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7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6302F31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0335038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56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23D494F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4AA74D43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7342E286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ther Pulse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67F926F0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Peas, green, split, mature seeds, raw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5C57B38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52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2B903DC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3.8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79EEA6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63.74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693A64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695F778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1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E78EED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82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506FEA4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5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707A76E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2530A46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74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5620FD6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08238E95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0F4BD730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Banana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6B8B09BA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Bananas, raw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500114B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9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54856D5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09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1DC0F59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2.84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E9B01F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7.52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6BA7459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33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B2551B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26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31BC218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195E5E2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544DF30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4D71219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04EBC32B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572197F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Plantains 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3ED07EAE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Plantains, raw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5F98B4C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22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005BE86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3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60F03E9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1.89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B9D178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5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549C1F2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37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4652E3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6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38AA82D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0069646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6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63E243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2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78FFB5B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1EDD8925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63AB026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Sub-tropical Fruits 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328791E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Oranges, raw, all commercial varieties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15F4B05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7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671D011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9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EC0D91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1.75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755A84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9.35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1C2603A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12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9674FF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0B74CF2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1B3C5CE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1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75C4807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0E81A68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10BFDF07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33E30198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Temperate Fruits 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26C1040E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Apples, raw, with skin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55C54CC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2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0D1F30E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26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00A3FA1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3.81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DBF0F7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.39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15C1156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17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B5F1F9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12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7B4AEBA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043E81E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D0A474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3E5CFF6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0AB7866B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2BDBCEA2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Vegetables 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2A92F472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Spinach, raw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62B879D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3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5A27822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86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38B7EEF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.63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357AF2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42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55E67BA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39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6236AE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7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17C8C53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9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0C4353C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69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0DF2EAD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94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3B280E4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6F59FC7E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3DAC7031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Sugar 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1B58DFE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Sugars, brown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B93053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80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123C472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1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2D828F2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98.09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4BA281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97.02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74A146F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A2D0DB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7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5D73C2C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8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3D0426F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357569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28A2245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0588528C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6A385F83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Groundnuts 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0FB51A9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Peanuts, all types, raw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1CA630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67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3C450E2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5.8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403BEFF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6.13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56729B3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72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05BA8DA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9.24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0D97B1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58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1252F98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8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143B1B9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3A9E332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4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621CCA4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2F581D09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59D36F0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Groundnut Oil 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1F57DCF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Oil, peanut, salad or cooking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08C43BF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84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6B3CEC22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1B3BD528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16D1C4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31E3755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E1A3DE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03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4FC503C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542EF31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28306E4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6502969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698B465B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625EB79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Rapeseed </w:t>
                  </w:r>
                </w:p>
              </w:tc>
              <w:tc>
                <w:tcPr>
                  <w:tcW w:w="1142" w:type="dxa"/>
                  <w:shd w:val="clear" w:color="auto" w:fill="auto"/>
                  <w:hideMark/>
                </w:tcPr>
                <w:p w14:paraId="66B6D79A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 xml:space="preserve"> Seeds, lotus seeds, raw 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0F7A196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9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5A2DFBF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13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3128AB6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7.28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044FC8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71991DB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53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A15B85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95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4E4CE48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76E8C8F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5B7394F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8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7C266F5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32CF0791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1F170FC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Rapeseed Oil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52C48B99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il, canola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592C4BA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84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135FA5D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76A880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CF0E9E8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314A24B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46EC27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2826339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5C9690E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1741043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344AC0B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6D5AE50D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4B62012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oybean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09D3B101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oybeans, mature seeds, raw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193A39C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46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69C8170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6.49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3C296D0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0.1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C48391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.33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19C35D9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9.94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6E9ED6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5.7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07446A5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66AF9BB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79F6743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75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7ED5DBB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51A664CA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53122160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oybean Oil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7997513D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il, soybean, salad or cooking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3D148A8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84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5813DA39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0CA7B3D9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8AB37F8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7B8ED80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2030B9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05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39E17C5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1A6C34E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4436623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7562280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1A997E4E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777587E6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un flower Oil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72EB7FA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il, sunflower, linoleic, (approx 65%)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4F8E439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84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1FC43B7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462B34BA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292A941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4F73C26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6F5040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20A8EDB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0BB3750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7E9D12D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6AE97E2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04DE0C02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0D8F2B9D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alm Oil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4888DF21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il, palm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45E4DE9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84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783B118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0D1C525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290B06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53CC012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54546B8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0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45AD6B9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2905420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49C27C3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4523AE2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</w:tr>
            <w:tr w:rsidR="00E430E2" w:rsidRPr="004F3687" w14:paraId="2D4A7296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</w:tcPr>
                <w:p w14:paraId="557F4E6A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b/>
                      <w:bCs/>
                      <w:sz w:val="16"/>
                      <w:szCs w:val="16"/>
                    </w:rPr>
                    <w:lastRenderedPageBreak/>
                    <w:t>FAO/IMPACT model commodity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</w:tcPr>
                <w:p w14:paraId="0FF0205D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b/>
                      <w:bCs/>
                      <w:sz w:val="16"/>
                      <w:szCs w:val="16"/>
                    </w:rPr>
                    <w:t>USDA food classification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</w:tcPr>
                <w:p w14:paraId="0A1639D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Energy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</w:tcPr>
                <w:p w14:paraId="11B5034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rotein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</w:tcPr>
                <w:p w14:paraId="684CB541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arbo- hydrate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</w:tcPr>
                <w:p w14:paraId="61D26A5C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Total sugar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</w:tcPr>
                <w:p w14:paraId="60472CE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Total Fat  (lipid)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</w:tcPr>
                <w:p w14:paraId="25927FD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Iron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</w:tcPr>
                <w:p w14:paraId="003E765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odium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</w:tcPr>
                <w:p w14:paraId="774E429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vitamin A RAE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</w:tcPr>
                <w:p w14:paraId="105D7F0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folate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</w:tcPr>
                <w:p w14:paraId="6DDF5EF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vitamin D (D2+D3)</w:t>
                  </w:r>
                </w:p>
              </w:tc>
            </w:tr>
            <w:tr w:rsidR="00E430E2" w:rsidRPr="004F3687" w14:paraId="0B30CB0D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</w:tcPr>
                <w:p w14:paraId="1C1AA3F5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1142" w:type="dxa"/>
                  <w:shd w:val="clear" w:color="auto" w:fill="auto"/>
                  <w:vAlign w:val="bottom"/>
                </w:tcPr>
                <w:p w14:paraId="4510C213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</w:tcPr>
                <w:p w14:paraId="2EF2251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Kcal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</w:tcPr>
                <w:p w14:paraId="1A8613E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</w:tcPr>
                <w:p w14:paraId="24B5C335" w14:textId="3E2F5ED7" w:rsidR="00E430E2" w:rsidRPr="00F1673D" w:rsidRDefault="002C4188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</w:tcPr>
                <w:p w14:paraId="6C0E96A0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</w:tcPr>
                <w:p w14:paraId="06B5782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g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</w:tcPr>
                <w:p w14:paraId="7AD0408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g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</w:tcPr>
                <w:p w14:paraId="224816E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g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</w:tcPr>
                <w:p w14:paraId="42A3FEB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ug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</w:tcPr>
                <w:p w14:paraId="286FF8B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ug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</w:tcPr>
                <w:p w14:paraId="6AA65C5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mug</w:t>
                  </w:r>
                </w:p>
              </w:tc>
            </w:tr>
            <w:tr w:rsidR="00E430E2" w:rsidRPr="004F3687" w14:paraId="66DF57CC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69EA5E9A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Palm Kernel Oil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5F3C329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Vegetable oil, palm kernel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236D428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62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319E7BC1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27FE69DD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6301973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5E4D4CA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5681C65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4BA3734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588ABCB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5D779D3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50D718C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666869C7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21381975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ther Oilseed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00356A03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eeds, flaxseed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1C3093A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34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0E9D986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8.29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4EED9A9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8.88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0C514D0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55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2604F72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2.1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789BB4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59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69E26A2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0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2E0F78CB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2299CBA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7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0127941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0EC4D493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4EAEDF12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ther Oil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25B08A6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il, coconut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00BB967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892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37877040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61EA231D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6E51E8FF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57647A31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99.0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44B097D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05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45BF195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4F3BAB1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3F20848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5D89E93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34EBEFED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301BCCF7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ocoa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3592F719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ocoa, dry powder, unsweetened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621E4BF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28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3F55A41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9.6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5385D4C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7.9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504009B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.75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43C1994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3.7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521426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3.86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17FD69E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1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6FD549F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4846525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2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46292E8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45254787" w14:textId="77777777" w:rsidTr="000D7F75">
              <w:trPr>
                <w:trHeight w:val="93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5A6037F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Coffee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38506CB4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Beverages, coffee, instant, regular, powder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00670B0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53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0C1F235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2.2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219BE75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5.4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750622C6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0770E96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.5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1B6B9A9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4.4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29FD467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7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7483F97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0605848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1CBACBB3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3075BA28" w14:textId="77777777" w:rsidTr="000D7F75">
              <w:trPr>
                <w:trHeight w:val="621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4235D40B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Tea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26148735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Beverages, tea, instant, unsweetened, powder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7C93D49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15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4E4FAAF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0.21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615F180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8.66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182AA5C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.53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3725C0B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3E5E2F80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26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3E511C3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72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48B528BA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68E835D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03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2F677EB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  <w:tr w:rsidR="00E430E2" w:rsidRPr="004F3687" w14:paraId="686EDE41" w14:textId="77777777" w:rsidTr="000D7F75">
              <w:trPr>
                <w:trHeight w:val="310"/>
              </w:trPr>
              <w:tc>
                <w:tcPr>
                  <w:tcW w:w="1358" w:type="dxa"/>
                  <w:shd w:val="clear" w:color="auto" w:fill="auto"/>
                  <w:noWrap/>
                  <w:vAlign w:val="bottom"/>
                  <w:hideMark/>
                </w:tcPr>
                <w:p w14:paraId="2F734B6D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Other Crops</w:t>
                  </w:r>
                </w:p>
              </w:tc>
              <w:tc>
                <w:tcPr>
                  <w:tcW w:w="1142" w:type="dxa"/>
                  <w:shd w:val="clear" w:color="auto" w:fill="auto"/>
                  <w:vAlign w:val="bottom"/>
                  <w:hideMark/>
                </w:tcPr>
                <w:p w14:paraId="75216598" w14:textId="77777777" w:rsidR="00E430E2" w:rsidRPr="00F1673D" w:rsidRDefault="00E430E2" w:rsidP="000D7F75">
                  <w:pPr>
                    <w:spacing w:after="0" w:line="240" w:lineRule="auto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Spices, curry powder</w:t>
                  </w:r>
                </w:p>
              </w:tc>
              <w:tc>
                <w:tcPr>
                  <w:tcW w:w="662" w:type="dxa"/>
                  <w:shd w:val="clear" w:color="auto" w:fill="auto"/>
                  <w:noWrap/>
                  <w:vAlign w:val="bottom"/>
                  <w:hideMark/>
                </w:tcPr>
                <w:p w14:paraId="1D435F9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325</w:t>
                  </w:r>
                </w:p>
              </w:tc>
              <w:tc>
                <w:tcPr>
                  <w:tcW w:w="693" w:type="dxa"/>
                  <w:shd w:val="clear" w:color="auto" w:fill="auto"/>
                  <w:noWrap/>
                  <w:vAlign w:val="bottom"/>
                  <w:hideMark/>
                </w:tcPr>
                <w:p w14:paraId="3CB823B7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4.29</w:t>
                  </w:r>
                </w:p>
              </w:tc>
              <w:tc>
                <w:tcPr>
                  <w:tcW w:w="723" w:type="dxa"/>
                  <w:shd w:val="clear" w:color="auto" w:fill="auto"/>
                  <w:noWrap/>
                  <w:vAlign w:val="bottom"/>
                  <w:hideMark/>
                </w:tcPr>
                <w:p w14:paraId="7F3EEBDC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5.83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BEB4298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2.76</w:t>
                  </w:r>
                </w:p>
              </w:tc>
              <w:tc>
                <w:tcPr>
                  <w:tcW w:w="592" w:type="dxa"/>
                  <w:shd w:val="clear" w:color="auto" w:fill="auto"/>
                  <w:noWrap/>
                  <w:vAlign w:val="bottom"/>
                  <w:hideMark/>
                </w:tcPr>
                <w:p w14:paraId="7B669BCE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4.01</w:t>
                  </w:r>
                </w:p>
              </w:tc>
              <w:tc>
                <w:tcPr>
                  <w:tcW w:w="581" w:type="dxa"/>
                  <w:shd w:val="clear" w:color="auto" w:fill="auto"/>
                  <w:noWrap/>
                  <w:vAlign w:val="bottom"/>
                  <w:hideMark/>
                </w:tcPr>
                <w:p w14:paraId="2A741ED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9.1</w:t>
                  </w:r>
                </w:p>
              </w:tc>
              <w:tc>
                <w:tcPr>
                  <w:tcW w:w="696" w:type="dxa"/>
                  <w:shd w:val="clear" w:color="auto" w:fill="auto"/>
                  <w:noWrap/>
                  <w:vAlign w:val="bottom"/>
                  <w:hideMark/>
                </w:tcPr>
                <w:p w14:paraId="43CF818F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2</w:t>
                  </w:r>
                </w:p>
              </w:tc>
              <w:tc>
                <w:tcPr>
                  <w:tcW w:w="704" w:type="dxa"/>
                  <w:shd w:val="clear" w:color="auto" w:fill="auto"/>
                  <w:noWrap/>
                  <w:vAlign w:val="bottom"/>
                  <w:hideMark/>
                </w:tcPr>
                <w:p w14:paraId="0AAA1CED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1</w:t>
                  </w:r>
                </w:p>
              </w:tc>
              <w:tc>
                <w:tcPr>
                  <w:tcW w:w="596" w:type="dxa"/>
                  <w:shd w:val="clear" w:color="auto" w:fill="auto"/>
                  <w:noWrap/>
                  <w:vAlign w:val="bottom"/>
                  <w:hideMark/>
                </w:tcPr>
                <w:p w14:paraId="3B2458A2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56</w:t>
                  </w:r>
                </w:p>
              </w:tc>
              <w:tc>
                <w:tcPr>
                  <w:tcW w:w="752" w:type="dxa"/>
                  <w:shd w:val="clear" w:color="auto" w:fill="auto"/>
                  <w:noWrap/>
                  <w:vAlign w:val="bottom"/>
                  <w:hideMark/>
                </w:tcPr>
                <w:p w14:paraId="7C6922F4" w14:textId="77777777" w:rsidR="00E430E2" w:rsidRPr="00F1673D" w:rsidRDefault="00E430E2" w:rsidP="000D7F75">
                  <w:pPr>
                    <w:spacing w:after="0" w:line="240" w:lineRule="auto"/>
                    <w:jc w:val="right"/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</w:pPr>
                  <w:r w:rsidRPr="00F1673D">
                    <w:rPr>
                      <w:rFonts w:ascii="Calibri" w:eastAsia="Times New Roman" w:hAnsi="Calibri" w:cs="Times New Roman"/>
                      <w:sz w:val="16"/>
                      <w:szCs w:val="16"/>
                    </w:rPr>
                    <w:t>0</w:t>
                  </w:r>
                </w:p>
              </w:tc>
            </w:tr>
          </w:tbl>
          <w:p w14:paraId="005147F2" w14:textId="77777777" w:rsidR="00E430E2" w:rsidRPr="0055577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31"/>
                <w:szCs w:val="31"/>
              </w:rPr>
            </w:pPr>
          </w:p>
        </w:tc>
        <w:tc>
          <w:tcPr>
            <w:tcW w:w="5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41CAB5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0A59A5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1DF9A4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FED53A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470B4E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898547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CADBBF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5CF7E5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9EC6F0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42A83F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3D6888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DFF59B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DE3118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0E543D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C27EEE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8C30FA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</w:tr>
      <w:tr w:rsidR="00E430E2" w:rsidRPr="00F0231B" w14:paraId="147890C4" w14:textId="77777777" w:rsidTr="000D7F75">
        <w:trPr>
          <w:trHeight w:val="300"/>
        </w:trPr>
        <w:tc>
          <w:tcPr>
            <w:tcW w:w="13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50ED4A" w14:textId="77777777" w:rsidR="00E430E2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</w:rPr>
            </w:pPr>
            <w:r w:rsidRPr="0090630C">
              <w:rPr>
                <w:rFonts w:ascii="Calibri" w:eastAsia="Times New Roman" w:hAnsi="Calibri" w:cs="Times New Roman"/>
                <w:sz w:val="18"/>
                <w:szCs w:val="18"/>
              </w:rPr>
              <w:lastRenderedPageBreak/>
              <w:t xml:space="preserve">Source: Data retrieved from USDA's national nutrient data base </w:t>
            </w:r>
            <w:hyperlink r:id="rId9" w:history="1">
              <w:r w:rsidRPr="0090630C">
                <w:rPr>
                  <w:rStyle w:val="Hyperlink"/>
                  <w:rFonts w:ascii="Calibri" w:eastAsia="Times New Roman" w:hAnsi="Calibri" w:cs="Times New Roman"/>
                  <w:sz w:val="18"/>
                  <w:szCs w:val="18"/>
                </w:rPr>
                <w:t>https://ndb.nal.usda.gov/</w:t>
              </w:r>
            </w:hyperlink>
            <w:r w:rsidRPr="0090630C">
              <w:rPr>
                <w:rFonts w:ascii="Calibri" w:eastAsia="Times New Roman" w:hAnsi="Calibri" w:cs="Times New Roman"/>
                <w:sz w:val="18"/>
                <w:szCs w:val="18"/>
              </w:rPr>
              <w:t xml:space="preserve">, accessed 02 June 2016. Authors’ </w:t>
            </w:r>
          </w:p>
          <w:p w14:paraId="7DABF291" w14:textId="77777777" w:rsidR="00E430E2" w:rsidRPr="0090630C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</w:rPr>
            </w:pPr>
            <w:r w:rsidRPr="0090630C">
              <w:rPr>
                <w:rFonts w:ascii="Calibri" w:eastAsia="Times New Roman" w:hAnsi="Calibri" w:cs="Times New Roman"/>
                <w:sz w:val="18"/>
                <w:szCs w:val="18"/>
              </w:rPr>
              <w:t>associations of USDA food categories to FAO/IMPACT model commodities</w:t>
            </w:r>
          </w:p>
        </w:tc>
        <w:tc>
          <w:tcPr>
            <w:tcW w:w="5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8597D7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1EF3FD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83056D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74229B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605F63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3832F5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079A3F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B55A65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59CA1B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AB3991" w14:textId="77777777" w:rsidR="00E430E2" w:rsidRPr="00F0231B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C154B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5998C4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4682BA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11E625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B70BB6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48F8AC" w14:textId="77777777" w:rsidR="00E430E2" w:rsidRPr="00F0231B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</w:tr>
    </w:tbl>
    <w:p w14:paraId="70565E1B" w14:textId="77777777" w:rsidR="00E430E2" w:rsidRDefault="00E430E2" w:rsidP="00E430E2"/>
    <w:p w14:paraId="3C6526C6" w14:textId="77777777" w:rsidR="00E430E2" w:rsidRDefault="00E430E2" w:rsidP="00E430E2">
      <w:pPr>
        <w:spacing w:after="160" w:line="259" w:lineRule="auto"/>
        <w:rPr>
          <w:b/>
          <w:bCs/>
          <w:color w:val="000000" w:themeColor="text1"/>
          <w:sz w:val="18"/>
          <w:szCs w:val="18"/>
        </w:rPr>
      </w:pPr>
      <w:bookmarkStart w:id="7" w:name="_Toc469851962"/>
      <w:r>
        <w:br w:type="page"/>
      </w:r>
    </w:p>
    <w:p w14:paraId="7FD457DF" w14:textId="3D046ADD" w:rsidR="002F1E02" w:rsidRPr="000B119D" w:rsidRDefault="002F1E02" w:rsidP="002F1E02">
      <w:pPr>
        <w:pStyle w:val="Caption"/>
      </w:pPr>
      <w:r>
        <w:lastRenderedPageBreak/>
        <w:t xml:space="preserve">SI Table </w:t>
      </w:r>
      <w:r w:rsidR="00FC7815">
        <w:fldChar w:fldCharType="begin"/>
      </w:r>
      <w:r w:rsidR="00FC7815">
        <w:instrText xml:space="preserve"> SEQ SI_Table \* ARABIC </w:instrText>
      </w:r>
      <w:r w:rsidR="00FC7815">
        <w:fldChar w:fldCharType="separate"/>
      </w:r>
      <w:r>
        <w:rPr>
          <w:noProof/>
        </w:rPr>
        <w:t>3</w:t>
      </w:r>
      <w:r w:rsidR="00FC7815">
        <w:rPr>
          <w:noProof/>
        </w:rPr>
        <w:fldChar w:fldCharType="end"/>
      </w:r>
      <w:r>
        <w:t>: Calories and nutrient values of per capita food supplies in the eight countries in 2010, the base year</w:t>
      </w:r>
    </w:p>
    <w:tbl>
      <w:tblPr>
        <w:tblW w:w="8979" w:type="dxa"/>
        <w:tblInd w:w="93" w:type="dxa"/>
        <w:tblLook w:val="04A0" w:firstRow="1" w:lastRow="0" w:firstColumn="1" w:lastColumn="0" w:noHBand="0" w:noVBand="1"/>
      </w:tblPr>
      <w:tblGrid>
        <w:gridCol w:w="1032"/>
        <w:gridCol w:w="1167"/>
        <w:gridCol w:w="960"/>
        <w:gridCol w:w="960"/>
        <w:gridCol w:w="960"/>
        <w:gridCol w:w="960"/>
        <w:gridCol w:w="960"/>
        <w:gridCol w:w="1020"/>
        <w:gridCol w:w="900"/>
        <w:gridCol w:w="60"/>
      </w:tblGrid>
      <w:tr w:rsidR="002F1E02" w:rsidRPr="00413CDD" w14:paraId="0DCB380F" w14:textId="77777777" w:rsidTr="00E338CD">
        <w:trPr>
          <w:gridAfter w:val="1"/>
          <w:wAfter w:w="60" w:type="dxa"/>
          <w:trHeight w:val="504"/>
        </w:trPr>
        <w:tc>
          <w:tcPr>
            <w:tcW w:w="103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3C06D1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7887" w:type="dxa"/>
            <w:gridSpan w:val="8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9DE3CB1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 xml:space="preserve">Supply per capita per day </w:t>
            </w:r>
            <w:r>
              <w:rPr>
                <w:rFonts w:eastAsia="Times New Roman" w:cs="Times New Roman"/>
                <w:sz w:val="20"/>
                <w:szCs w:val="20"/>
              </w:rPr>
              <w:t xml:space="preserve">in 2010 </w:t>
            </w:r>
            <w:r w:rsidRPr="00413CDD">
              <w:rPr>
                <w:rFonts w:eastAsia="Times New Roman" w:cs="Times New Roman"/>
                <w:sz w:val="20"/>
                <w:szCs w:val="20"/>
              </w:rPr>
              <w:t xml:space="preserve">(% from </w:t>
            </w:r>
            <w:r>
              <w:rPr>
                <w:rFonts w:eastAsia="Times New Roman" w:cs="Times New Roman"/>
                <w:sz w:val="20"/>
                <w:szCs w:val="20"/>
              </w:rPr>
              <w:t>LDF in brackets</w:t>
            </w:r>
            <w:r w:rsidRPr="00413CDD">
              <w:rPr>
                <w:rFonts w:eastAsia="Times New Roman" w:cs="Times New Roman"/>
                <w:sz w:val="20"/>
                <w:szCs w:val="20"/>
              </w:rPr>
              <w:t xml:space="preserve">) </w:t>
            </w:r>
          </w:p>
        </w:tc>
      </w:tr>
      <w:tr w:rsidR="002F1E02" w:rsidRPr="00413CDD" w14:paraId="72D9D09B" w14:textId="77777777" w:rsidTr="00E338CD">
        <w:trPr>
          <w:gridAfter w:val="1"/>
          <w:wAfter w:w="60" w:type="dxa"/>
          <w:trHeight w:val="585"/>
        </w:trPr>
        <w:tc>
          <w:tcPr>
            <w:tcW w:w="1032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8323E30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Country</w:t>
            </w:r>
          </w:p>
        </w:tc>
        <w:tc>
          <w:tcPr>
            <w:tcW w:w="116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A888DC1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Energy</w:t>
            </w:r>
          </w:p>
        </w:tc>
        <w:tc>
          <w:tcPr>
            <w:tcW w:w="2880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3B3088A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Macro Nutrients</w:t>
            </w:r>
          </w:p>
        </w:tc>
        <w:tc>
          <w:tcPr>
            <w:tcW w:w="3840" w:type="dxa"/>
            <w:gridSpan w:val="4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65B97C2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Micro Nutrients</w:t>
            </w:r>
          </w:p>
        </w:tc>
      </w:tr>
      <w:tr w:rsidR="002F1E02" w:rsidRPr="00413CDD" w14:paraId="5BC5EB32" w14:textId="77777777" w:rsidTr="00E338CD">
        <w:trPr>
          <w:trHeight w:val="680"/>
        </w:trPr>
        <w:tc>
          <w:tcPr>
            <w:tcW w:w="1032" w:type="dxa"/>
            <w:tcBorders>
              <w:left w:val="nil"/>
            </w:tcBorders>
            <w:shd w:val="clear" w:color="auto" w:fill="auto"/>
            <w:noWrap/>
            <w:vAlign w:val="center"/>
          </w:tcPr>
          <w:p w14:paraId="2924B010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67" w:type="dxa"/>
            <w:shd w:val="clear" w:color="auto" w:fill="auto"/>
            <w:vAlign w:val="center"/>
          </w:tcPr>
          <w:p w14:paraId="7F83230F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Calories (kcal/d)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64E50111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Protein (g/d)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4066C483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Carbs (g/d)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418DBF8A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Fats</w:t>
            </w:r>
          </w:p>
          <w:p w14:paraId="75F9E4D3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 xml:space="preserve"> (total fat) (g/d)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0ECC6EBD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Iron (mg/d)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53C0F458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Folate (µg/d)</w:t>
            </w:r>
          </w:p>
        </w:tc>
        <w:tc>
          <w:tcPr>
            <w:tcW w:w="1020" w:type="dxa"/>
            <w:shd w:val="clear" w:color="auto" w:fill="auto"/>
            <w:noWrap/>
            <w:vAlign w:val="center"/>
          </w:tcPr>
          <w:p w14:paraId="2C6AA9D7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Vitamin (A</w:t>
            </w:r>
            <w:r>
              <w:rPr>
                <w:rFonts w:eastAsia="Times New Roman" w:cs="Times New Roman"/>
                <w:sz w:val="18"/>
                <w:szCs w:val="18"/>
                <w:vertAlign w:val="superscript"/>
              </w:rPr>
              <w:t>1</w:t>
            </w:r>
            <w:r w:rsidRPr="00413CDD">
              <w:rPr>
                <w:rFonts w:eastAsia="Times New Roman" w:cs="Times New Roman"/>
                <w:sz w:val="18"/>
                <w:szCs w:val="18"/>
              </w:rPr>
              <w:t xml:space="preserve"> µg/d)</w:t>
            </w:r>
          </w:p>
        </w:tc>
        <w:tc>
          <w:tcPr>
            <w:tcW w:w="960" w:type="dxa"/>
            <w:gridSpan w:val="2"/>
            <w:tcBorders>
              <w:right w:val="nil"/>
            </w:tcBorders>
            <w:shd w:val="clear" w:color="auto" w:fill="auto"/>
            <w:noWrap/>
            <w:vAlign w:val="center"/>
          </w:tcPr>
          <w:p w14:paraId="130256BA" w14:textId="77777777" w:rsidR="002F1E02" w:rsidRPr="00413CDD" w:rsidRDefault="002F1E02" w:rsidP="00E338CD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413CDD">
              <w:rPr>
                <w:rFonts w:eastAsia="Times New Roman" w:cs="Times New Roman"/>
                <w:sz w:val="18"/>
                <w:szCs w:val="18"/>
              </w:rPr>
              <w:t>Vitamin D µg/d</w:t>
            </w:r>
          </w:p>
        </w:tc>
      </w:tr>
      <w:tr w:rsidR="002F1E02" w:rsidRPr="00413CDD" w14:paraId="68B5D455" w14:textId="77777777" w:rsidTr="00E338CD">
        <w:trPr>
          <w:trHeight w:val="300"/>
        </w:trPr>
        <w:tc>
          <w:tcPr>
            <w:tcW w:w="1032" w:type="dxa"/>
            <w:tcBorders>
              <w:left w:val="nil"/>
            </w:tcBorders>
            <w:shd w:val="clear" w:color="auto" w:fill="auto"/>
            <w:noWrap/>
            <w:vAlign w:val="center"/>
          </w:tcPr>
          <w:p w14:paraId="52DCBDE5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  <w:r>
              <w:rPr>
                <w:rFonts w:eastAsia="Times New Roman" w:cs="Times New Roman"/>
                <w:sz w:val="20"/>
                <w:szCs w:val="20"/>
              </w:rPr>
              <w:t>RDA</w:t>
            </w:r>
            <w:r>
              <w:rPr>
                <w:rFonts w:eastAsia="Times New Roman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167" w:type="dxa"/>
            <w:shd w:val="clear" w:color="auto" w:fill="auto"/>
            <w:vAlign w:val="center"/>
          </w:tcPr>
          <w:p w14:paraId="796DE72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>
              <w:rPr>
                <w:rFonts w:eastAsia="Times New Roman" w:cs="Times New Roman"/>
                <w:sz w:val="20"/>
                <w:szCs w:val="20"/>
              </w:rPr>
              <w:t>2,250</w:t>
            </w:r>
            <w:r>
              <w:rPr>
                <w:rFonts w:eastAsia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0849079B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50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74B56959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30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6E976354" w14:textId="77777777" w:rsidR="002F1E02" w:rsidRPr="00840179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vertAlign w:val="superscript"/>
              </w:rPr>
            </w:pPr>
            <w:r>
              <w:rPr>
                <w:rFonts w:eastAsia="Times New Roman" w:cs="Times New Roman"/>
                <w:sz w:val="20"/>
                <w:szCs w:val="20"/>
              </w:rPr>
              <w:t>72</w:t>
            </w:r>
            <w:r>
              <w:rPr>
                <w:rFonts w:eastAsia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40CA9237" w14:textId="77777777" w:rsidR="002F1E02" w:rsidRPr="00086164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086164">
              <w:rPr>
                <w:rFonts w:eastAsia="Times New Roman" w:cs="Times New Roman"/>
                <w:sz w:val="20"/>
                <w:szCs w:val="20"/>
              </w:rPr>
              <w:t>13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365815D5" w14:textId="77777777" w:rsidR="002F1E02" w:rsidRPr="00086164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086164">
              <w:rPr>
                <w:rFonts w:eastAsia="Times New Roman" w:cs="Times New Roman"/>
                <w:sz w:val="20"/>
                <w:szCs w:val="20"/>
              </w:rPr>
              <w:t>400</w:t>
            </w:r>
          </w:p>
        </w:tc>
        <w:tc>
          <w:tcPr>
            <w:tcW w:w="1020" w:type="dxa"/>
            <w:shd w:val="clear" w:color="auto" w:fill="auto"/>
            <w:noWrap/>
            <w:vAlign w:val="center"/>
          </w:tcPr>
          <w:p w14:paraId="6C4A5BA7" w14:textId="77777777" w:rsidR="002F1E02" w:rsidRPr="00086164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086164">
              <w:rPr>
                <w:rFonts w:eastAsia="Times New Roman" w:cs="Times New Roman"/>
                <w:sz w:val="20"/>
                <w:szCs w:val="20"/>
              </w:rPr>
              <w:t>800</w:t>
            </w:r>
          </w:p>
        </w:tc>
        <w:tc>
          <w:tcPr>
            <w:tcW w:w="960" w:type="dxa"/>
            <w:gridSpan w:val="2"/>
            <w:tcBorders>
              <w:right w:val="nil"/>
            </w:tcBorders>
            <w:shd w:val="clear" w:color="auto" w:fill="auto"/>
            <w:noWrap/>
            <w:vAlign w:val="center"/>
          </w:tcPr>
          <w:p w14:paraId="7BAAF63F" w14:textId="77777777" w:rsidR="002F1E02" w:rsidRPr="00086164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086164">
              <w:rPr>
                <w:rFonts w:eastAsia="Times New Roman" w:cs="Times New Roman"/>
                <w:sz w:val="20"/>
                <w:szCs w:val="20"/>
              </w:rPr>
              <w:t>5</w:t>
            </w:r>
          </w:p>
        </w:tc>
      </w:tr>
      <w:tr w:rsidR="002F1E02" w:rsidRPr="00413CDD" w14:paraId="139C9D38" w14:textId="77777777" w:rsidTr="00E338CD">
        <w:trPr>
          <w:trHeight w:val="300"/>
        </w:trPr>
        <w:tc>
          <w:tcPr>
            <w:tcW w:w="103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29FAE0D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Burkina</w:t>
            </w:r>
            <w:r>
              <w:rPr>
                <w:rFonts w:eastAsia="Times New Roman" w:cs="Times New Roman"/>
                <w:sz w:val="20"/>
                <w:szCs w:val="20"/>
              </w:rPr>
              <w:t xml:space="preserve"> Faso</w:t>
            </w:r>
          </w:p>
        </w:tc>
        <w:tc>
          <w:tcPr>
            <w:tcW w:w="1167" w:type="dxa"/>
            <w:tcBorders>
              <w:bottom w:val="nil"/>
            </w:tcBorders>
            <w:shd w:val="clear" w:color="auto" w:fill="auto"/>
            <w:vAlign w:val="center"/>
            <w:hideMark/>
          </w:tcPr>
          <w:p w14:paraId="62E4F526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,947</w:t>
            </w:r>
          </w:p>
        </w:tc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49D972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94</w:t>
            </w:r>
          </w:p>
        </w:tc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CBBD58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509</w:t>
            </w:r>
          </w:p>
        </w:tc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CFAB41E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7</w:t>
            </w:r>
          </w:p>
        </w:tc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8DCBF35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7</w:t>
            </w:r>
          </w:p>
        </w:tc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47A04C10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704</w:t>
            </w:r>
          </w:p>
        </w:tc>
        <w:tc>
          <w:tcPr>
            <w:tcW w:w="1020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6B92ECBC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503</w:t>
            </w:r>
          </w:p>
        </w:tc>
        <w:tc>
          <w:tcPr>
            <w:tcW w:w="960" w:type="dxa"/>
            <w:gridSpan w:val="2"/>
            <w:tcBorders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0C9DA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0.19</w:t>
            </w:r>
          </w:p>
        </w:tc>
      </w:tr>
      <w:tr w:rsidR="002F1E02" w:rsidRPr="00413CDD" w14:paraId="6157213C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A482BE8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DC956D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6.6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01493B9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0.7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0740D7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0.4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F34EEAF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6.6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CB59DB9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3.1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70762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.2)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B70CB79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6.6)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3AA19F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00.0)</w:t>
            </w:r>
          </w:p>
        </w:tc>
      </w:tr>
      <w:tr w:rsidR="002F1E02" w:rsidRPr="00413CDD" w14:paraId="4AD2539A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6A2D7C8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Ethiopia</w:t>
            </w:r>
            <w:r>
              <w:rPr>
                <w:rFonts w:eastAsia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03CFD75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,774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ED43744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2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E58E34C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336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314D245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5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0D37E0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6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C97A286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374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042B470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364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10AA7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0.08</w:t>
            </w:r>
          </w:p>
        </w:tc>
      </w:tr>
      <w:tr w:rsidR="002F1E02" w:rsidRPr="00413CDD" w14:paraId="0F02B8F9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1DE17DC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0460F64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7.5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AC93935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8.9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4A49AD7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0.7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9D51C38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3.4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FA882C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.6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AD345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.3)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5BD4AEB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7.3)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EFC91A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00.0)</w:t>
            </w:r>
          </w:p>
        </w:tc>
      </w:tr>
      <w:tr w:rsidR="002F1E02" w:rsidRPr="00413CDD" w14:paraId="5159B1DA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67EE9B7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India</w:t>
            </w: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DD919B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,412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CBBCA90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3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B56A465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412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5ED855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45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4223659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8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F8BCDF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0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168A00C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,038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0ABC0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0.33</w:t>
            </w:r>
          </w:p>
        </w:tc>
      </w:tr>
      <w:tr w:rsidR="002F1E02" w:rsidRPr="00413CDD" w14:paraId="4726B2A6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908DA03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3A0972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3.9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2D2B88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5.1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8FD462C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.3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779AB85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0.4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1B60D99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.0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03458D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.3)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41C53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9.9)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36B766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00.0)</w:t>
            </w:r>
          </w:p>
        </w:tc>
      </w:tr>
      <w:tr w:rsidR="002F1E02" w:rsidRPr="00413CDD" w14:paraId="10E1BB77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2A0680B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Kenya</w:t>
            </w: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EC42A6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,411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69B013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5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38B62DF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396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55CB317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50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04F6E65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8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24AE7E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55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EAEEF7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998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4A52E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0.31</w:t>
            </w:r>
          </w:p>
        </w:tc>
      </w:tr>
      <w:tr w:rsidR="002F1E02" w:rsidRPr="00413CDD" w14:paraId="5D882ACC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EE19155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E91403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8.3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558A198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2.2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43C1F8E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.7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1937489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32.1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0EA7F77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4.7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F28CDF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.9)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B71B55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0.9)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460706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00.0)</w:t>
            </w:r>
          </w:p>
        </w:tc>
      </w:tr>
      <w:tr w:rsidR="002F1E02" w:rsidRPr="00413CDD" w14:paraId="5E784E3F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BDEC819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Nicaragua</w:t>
            </w: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CAF47D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,579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B62E38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8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BBED01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429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242B2D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51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3D4A95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5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0706AE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36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3C12D8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44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B79B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0.44</w:t>
            </w:r>
          </w:p>
        </w:tc>
      </w:tr>
      <w:tr w:rsidR="002F1E02" w:rsidRPr="00413CDD" w14:paraId="07BB660A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85EA3A6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1B8EC3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6.4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E4A32A6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6.2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F85E724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.4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F012BF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6.2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AFF8A8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5.2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732070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5.0)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3B01AAB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48.5)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BCB84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00.0)</w:t>
            </w:r>
          </w:p>
        </w:tc>
      </w:tr>
      <w:tr w:rsidR="002F1E02" w:rsidRPr="00413CDD" w14:paraId="32F10588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B46545E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Tanzania</w:t>
            </w: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41F5F9C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,735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2A3A5C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8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B1AE54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492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1D9F064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54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0E7F6E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8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DF70BA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46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987C1F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,176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8091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0.16</w:t>
            </w:r>
          </w:p>
        </w:tc>
      </w:tr>
      <w:tr w:rsidR="002F1E02" w:rsidRPr="00413CDD" w14:paraId="3836075F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36DEDF9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B4F52CF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8.5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D289182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2.9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18631EEA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.0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DA5C60F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7.4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BABF920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3.1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F812C00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.3)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981BAA4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4.4)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E1F9B9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00.0)</w:t>
            </w:r>
          </w:p>
        </w:tc>
      </w:tr>
      <w:tr w:rsidR="002F1E02" w:rsidRPr="00413CDD" w14:paraId="1D0B2478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BC5A733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Uganda</w:t>
            </w: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8AC0148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,704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9B9F20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1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D86222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509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DD9DDF6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49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A24D006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8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14D7614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6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3B7DFDE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,206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41235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0.14</w:t>
            </w:r>
          </w:p>
        </w:tc>
      </w:tr>
      <w:tr w:rsidR="002F1E02" w:rsidRPr="00413CDD" w14:paraId="2DCE8B45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F82BF53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1167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5F2AF50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8.8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A3C79F0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4.3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6D1EB8E9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0.9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4EA8C2D9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1.3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B47D094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.7)</w:t>
            </w:r>
          </w:p>
        </w:tc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D199E1F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.2)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AD3FBBA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.2)</w:t>
            </w:r>
          </w:p>
        </w:tc>
        <w:tc>
          <w:tcPr>
            <w:tcW w:w="960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6D010F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00.0)</w:t>
            </w:r>
          </w:p>
        </w:tc>
      </w:tr>
      <w:tr w:rsidR="002F1E02" w:rsidRPr="00413CDD" w14:paraId="22B366E9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67C1A257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Vietnam</w:t>
            </w:r>
          </w:p>
        </w:tc>
        <w:tc>
          <w:tcPr>
            <w:tcW w:w="1167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A7DE05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2,608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1A1513D3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71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35A6366E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451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482FD5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58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703CE0B8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9</w:t>
            </w:r>
          </w:p>
        </w:tc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6A85D9F1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668</w:t>
            </w:r>
          </w:p>
        </w:tc>
        <w:tc>
          <w:tcPr>
            <w:tcW w:w="102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2C06F05B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1,256</w:t>
            </w:r>
          </w:p>
        </w:tc>
        <w:tc>
          <w:tcPr>
            <w:tcW w:w="960" w:type="dxa"/>
            <w:gridSpan w:val="2"/>
            <w:tcBorders>
              <w:top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FABE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0.18</w:t>
            </w:r>
          </w:p>
        </w:tc>
      </w:tr>
      <w:tr w:rsidR="002F1E02" w:rsidRPr="00413CDD" w14:paraId="6FD21DE6" w14:textId="77777777" w:rsidTr="00E338CD">
        <w:trPr>
          <w:trHeight w:val="300"/>
        </w:trPr>
        <w:tc>
          <w:tcPr>
            <w:tcW w:w="1032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FBAE1" w14:textId="77777777" w:rsidR="002F1E02" w:rsidRPr="00413CDD" w:rsidRDefault="002F1E02" w:rsidP="00E338CD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 </w:t>
            </w:r>
          </w:p>
        </w:tc>
        <w:tc>
          <w:tcPr>
            <w:tcW w:w="11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13975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5.6)</w:t>
            </w:r>
          </w:p>
        </w:tc>
        <w:tc>
          <w:tcPr>
            <w:tcW w:w="9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610AD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5.9)</w:t>
            </w:r>
          </w:p>
        </w:tc>
        <w:tc>
          <w:tcPr>
            <w:tcW w:w="9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A8827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0.3)</w:t>
            </w:r>
          </w:p>
        </w:tc>
        <w:tc>
          <w:tcPr>
            <w:tcW w:w="9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608B4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56.2)</w:t>
            </w:r>
          </w:p>
        </w:tc>
        <w:tc>
          <w:tcPr>
            <w:tcW w:w="9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88E46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5.3)</w:t>
            </w:r>
          </w:p>
        </w:tc>
        <w:tc>
          <w:tcPr>
            <w:tcW w:w="9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A36E5B4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.5)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71705CE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2.4)</w:t>
            </w:r>
          </w:p>
        </w:tc>
        <w:tc>
          <w:tcPr>
            <w:tcW w:w="960" w:type="dxa"/>
            <w:gridSpan w:val="2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467A65" w14:textId="77777777" w:rsidR="002F1E02" w:rsidRPr="00413CDD" w:rsidRDefault="002F1E02" w:rsidP="00E338CD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</w:rPr>
            </w:pPr>
            <w:r w:rsidRPr="00413CDD">
              <w:rPr>
                <w:rFonts w:eastAsia="Times New Roman" w:cs="Times New Roman"/>
                <w:sz w:val="20"/>
                <w:szCs w:val="20"/>
              </w:rPr>
              <w:t>(100.0)</w:t>
            </w:r>
          </w:p>
        </w:tc>
      </w:tr>
    </w:tbl>
    <w:p w14:paraId="6AD1FD02" w14:textId="77777777" w:rsidR="002F1E02" w:rsidRDefault="002F1E02" w:rsidP="002F1E02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  <w:vertAlign w:val="superscript"/>
        </w:rPr>
        <w:t>1</w:t>
      </w:r>
      <w:r w:rsidRPr="006D4083">
        <w:rPr>
          <w:sz w:val="20"/>
          <w:szCs w:val="20"/>
        </w:rPr>
        <w:t>V</w:t>
      </w:r>
      <w:r>
        <w:rPr>
          <w:sz w:val="20"/>
          <w:szCs w:val="20"/>
        </w:rPr>
        <w:t>alues for v</w:t>
      </w:r>
      <w:r w:rsidRPr="006D4083">
        <w:rPr>
          <w:sz w:val="20"/>
          <w:szCs w:val="20"/>
        </w:rPr>
        <w:t xml:space="preserve">itamin A </w:t>
      </w:r>
      <w:r>
        <w:rPr>
          <w:sz w:val="20"/>
          <w:szCs w:val="20"/>
        </w:rPr>
        <w:t xml:space="preserve">are </w:t>
      </w:r>
      <w:r w:rsidRPr="006D4083">
        <w:rPr>
          <w:sz w:val="20"/>
          <w:szCs w:val="20"/>
        </w:rPr>
        <w:t xml:space="preserve">of Retinol Activity Equivalent (RAE) </w:t>
      </w:r>
    </w:p>
    <w:p w14:paraId="14E42AB1" w14:textId="12457A7E" w:rsidR="002F1E02" w:rsidRDefault="002F1E02" w:rsidP="002F1E02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  <w:vertAlign w:val="superscript"/>
        </w:rPr>
        <w:t>2</w:t>
      </w:r>
      <w:r>
        <w:rPr>
          <w:sz w:val="20"/>
          <w:szCs w:val="20"/>
        </w:rPr>
        <w:t xml:space="preserve">Recommended dietary allowance (RDA) is the average amount sufficient to meet the nutrient requirement of about 98 per cent of healthy males and non-pregnant females in the 19-to-50 year-old cohorts </w:t>
      </w:r>
      <w:r>
        <w:rPr>
          <w:sz w:val="20"/>
          <w:szCs w:val="20"/>
        </w:rPr>
        <w:fldChar w:fldCharType="begin" w:fldLock="1"/>
      </w:r>
      <w:r w:rsidR="00DD3345">
        <w:rPr>
          <w:sz w:val="20"/>
          <w:szCs w:val="20"/>
        </w:rPr>
        <w:instrText>ADDIN CSL_CITATION { "citationID" : "crL42PmX", "citationItems" : [ { "id" : "ITEM-1", "itemData" : { "ISBN" : "0-309-65646-X", "author" : [ { "dropping-particle" : "", "family" : "NAS", "given" : "", "non-dropping-particle" : "", "parse-names" : false, "suffix" : "" } ], "editor" : [ { "dropping-particle" : "", "family" : "Otten", "given" : "Jennifer J.", "non-dropping-particle" : "", "parse-names" : false, "suffix" : "" }, { "dropping-particle" : "", "family" : "Hellwig", "given" : "Jennifer P.", "non-dropping-particle" : "", "parse-names" : false, "suffix" : "" }, { "dropping-particle" : "", "family" : "Meyers", "given" : "Linda D.", "non-dropping-particle" : "", "parse-names" : false, "suffix" : "" } ], "id" : "ITEM-1", "issued" : { "date-parts" : [ [ "2006" ] ] }, "publisher" : "Institute of Medicine (IOM) of the National Academy of Sciences, NAS", "title" : "Dietary Reference Intakes: the essential guide to nutrient requirements", "type" : "book" }, "uri" : [ "http://www.mendeley.com/documents/?uuid=a0373d91-b7ca-49ae-af16-6b56055ee55a" ], "uris" : [ "http://www.mendeley.com/documents/?uuid=a0373d91-b7ca-49ae-af16-6b56055ee55a" ] } ], "mendeley" : { "formattedCitation" : "(NAS, 2006)", "plainTextFormattedCitation" : "(NAS, 2006)", "previouslyFormattedCitation" : "(NAS, 2006)" }, "properties" : { "formattedCitation" : "(NAS, 2006)", "noteIndex" : 0, "plainCitation" : "(NAS, 2006)" }, "schema" : "https://github.com/citation-style-language/schema/raw/master/csl-citation.json" }</w:instrText>
      </w:r>
      <w:r>
        <w:rPr>
          <w:sz w:val="20"/>
          <w:szCs w:val="20"/>
        </w:rPr>
        <w:fldChar w:fldCharType="separate"/>
      </w:r>
      <w:r w:rsidR="00DD3345" w:rsidRPr="00DD3345">
        <w:rPr>
          <w:rFonts w:ascii="Calibri" w:hAnsi="Calibri"/>
          <w:noProof/>
          <w:sz w:val="20"/>
        </w:rPr>
        <w:t>(NAS, 2006)</w:t>
      </w:r>
      <w:r>
        <w:rPr>
          <w:sz w:val="20"/>
          <w:szCs w:val="20"/>
        </w:rPr>
        <w:fldChar w:fldCharType="end"/>
      </w:r>
      <w:r>
        <w:rPr>
          <w:sz w:val="20"/>
          <w:szCs w:val="20"/>
        </w:rPr>
        <w:t>. Not determined for fat intake due to insufficient data.</w:t>
      </w:r>
    </w:p>
    <w:p w14:paraId="1046909C" w14:textId="74ACFD03" w:rsidR="002F1E02" w:rsidRDefault="002F1E02" w:rsidP="002F1E02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  <w:vertAlign w:val="superscript"/>
        </w:rPr>
        <w:t>3</w:t>
      </w:r>
      <w:r>
        <w:rPr>
          <w:sz w:val="20"/>
          <w:szCs w:val="20"/>
        </w:rPr>
        <w:t>Comparable values for calorie and fat intake calculated using</w:t>
      </w:r>
      <w:r>
        <w:rPr>
          <w:sz w:val="20"/>
          <w:szCs w:val="20"/>
        </w:rPr>
        <w:fldChar w:fldCharType="begin" w:fldLock="1"/>
      </w:r>
      <w:r w:rsidR="00DD3345">
        <w:rPr>
          <w:sz w:val="20"/>
          <w:szCs w:val="20"/>
        </w:rPr>
        <w:instrText>ADDIN CSL_CITATION { "citationID" : "yiCAThM6", "citationItems" : [ { "id" : "ITEM-1", "itemData" : { "author" : [ { "dropping-particle" : "", "family" : "USDA", "given" : "", "non-dropping-particle" : "", "parse-names" : false, "suffix" : "" }, { "dropping-particle" : "", "family" : "USDHS", "given" : "", "non-dropping-particle" : "", "parse-names" : false, "suffix" : "" } ], "id" : "ITEM-1", "issued" : { "date-parts" : [ [ "2010" ] ] }, "number-of-pages" : "112", "publisher-place" : "Washington, D.C.", "title" : "Dietary Guidelines for Americans", "type" : "report" }, "uri" : [ "http://www.mendeley.com/documents/?uuid=f04ee416-bcff-4c1b-9869-f67e98b458ee" ], "uris" : [ "http://www.mendeley.com/documents/?uuid=f04ee416-bcff-4c1b-9869-f67e98b458ee" ] } ], "mendeley" : { "formattedCitation" : "(USDA &amp; USDHS, 2010)", "plainTextFormattedCitation" : "(USDA &amp; USDHS, 2010)", "previouslyFormattedCitation" : "(USDA &amp; USDHS, 2010)" }, "properties" : { "formattedCitation" : "(USDA and USDHS, 2010)", "noteIndex" : 0, "plainCitation" : "(USDA and USDHS, 2010)" }, "schema" : "https://github.com/citation-style-language/schema/raw/master/csl-citation.json" }</w:instrText>
      </w:r>
      <w:r>
        <w:rPr>
          <w:sz w:val="20"/>
          <w:szCs w:val="20"/>
        </w:rPr>
        <w:fldChar w:fldCharType="separate"/>
      </w:r>
      <w:r w:rsidR="00DD3345" w:rsidRPr="00DD3345">
        <w:rPr>
          <w:rFonts w:ascii="Calibri" w:hAnsi="Calibri"/>
          <w:noProof/>
          <w:sz w:val="20"/>
        </w:rPr>
        <w:t>(USDA &amp; USDHS, 2010)</w:t>
      </w:r>
      <w:r>
        <w:rPr>
          <w:sz w:val="20"/>
          <w:szCs w:val="20"/>
        </w:rPr>
        <w:fldChar w:fldCharType="end"/>
      </w:r>
      <w:r>
        <w:rPr>
          <w:sz w:val="20"/>
          <w:szCs w:val="20"/>
        </w:rPr>
        <w:t>.</w:t>
      </w:r>
    </w:p>
    <w:p w14:paraId="7E266F02" w14:textId="77777777" w:rsidR="002F1E02" w:rsidRDefault="002F1E02" w:rsidP="002F1E02">
      <w:pPr>
        <w:spacing w:after="160" w:line="259" w:lineRule="auto"/>
        <w:rPr>
          <w:b/>
          <w:sz w:val="18"/>
          <w:szCs w:val="18"/>
        </w:rPr>
      </w:pPr>
    </w:p>
    <w:p w14:paraId="0E734D9E" w14:textId="77777777" w:rsidR="007A1E4B" w:rsidRDefault="007A1E4B">
      <w:pPr>
        <w:spacing w:after="160" w:line="259" w:lineRule="auto"/>
        <w:rPr>
          <w:b/>
          <w:bCs/>
          <w:color w:val="000000" w:themeColor="text1"/>
          <w:sz w:val="18"/>
          <w:szCs w:val="18"/>
        </w:rPr>
      </w:pPr>
      <w:r>
        <w:br w:type="page"/>
      </w:r>
    </w:p>
    <w:p w14:paraId="0F8D423D" w14:textId="5D303502" w:rsidR="00E430E2" w:rsidRDefault="00E430E2" w:rsidP="00E430E2">
      <w:pPr>
        <w:pStyle w:val="Caption"/>
      </w:pPr>
      <w:r>
        <w:lastRenderedPageBreak/>
        <w:t xml:space="preserve">SI Table </w:t>
      </w:r>
      <w:r w:rsidR="00FC7815">
        <w:fldChar w:fldCharType="begin"/>
      </w:r>
      <w:r w:rsidR="00FC7815">
        <w:instrText xml:space="preserve"> SEQ SI_Table \* ARABIC </w:instrText>
      </w:r>
      <w:r w:rsidR="00FC7815">
        <w:fldChar w:fldCharType="separate"/>
      </w:r>
      <w:r w:rsidR="00612F2C">
        <w:rPr>
          <w:noProof/>
        </w:rPr>
        <w:t>4</w:t>
      </w:r>
      <w:r w:rsidR="00FC7815">
        <w:rPr>
          <w:noProof/>
        </w:rPr>
        <w:fldChar w:fldCharType="end"/>
      </w:r>
      <w:r>
        <w:t xml:space="preserve">: </w:t>
      </w:r>
      <w:r w:rsidRPr="00654B85">
        <w:t>Contribution of different food groups to per capita calorie supplies, by country in 2050*</w:t>
      </w:r>
      <w:bookmarkEnd w:id="7"/>
      <w:r w:rsidRPr="00654B85">
        <w:t xml:space="preserve"> </w:t>
      </w:r>
    </w:p>
    <w:tbl>
      <w:tblPr>
        <w:tblW w:w="7680" w:type="dxa"/>
        <w:tblInd w:w="93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E430E2" w:rsidRPr="004F3687" w14:paraId="22927940" w14:textId="77777777" w:rsidTr="000D7F75">
        <w:trPr>
          <w:trHeight w:val="300"/>
        </w:trPr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2DC80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1F922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Livestock-Derived Foods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F7700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Cereals &amp; Grains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51955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Pulses &amp; Legumes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9C604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Roots &amp; Tubers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E7645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Fruits &amp; Vegetables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C27B6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Oils &amp; </w:t>
            </w:r>
          </w:p>
          <w:p w14:paraId="13FC2126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Oilseeds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072D7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Other Crops</w:t>
            </w:r>
          </w:p>
        </w:tc>
      </w:tr>
      <w:tr w:rsidR="00E430E2" w:rsidRPr="004F3687" w14:paraId="5C94E65D" w14:textId="77777777" w:rsidTr="000D7F75">
        <w:trPr>
          <w:trHeight w:val="300"/>
        </w:trPr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2493D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Burkina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0A3D1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507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97006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2329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B93FD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337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9037C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21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79D3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57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635FE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197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23F58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98</w:t>
            </w:r>
          </w:p>
        </w:tc>
      </w:tr>
      <w:tr w:rsidR="00E430E2" w:rsidRPr="004F3687" w14:paraId="22BF2CDE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565DFE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60BBCE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62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11A235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5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8892F6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3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7ABAB1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.9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58CB2D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14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77640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7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44280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49.0 </w:t>
            </w:r>
          </w:p>
        </w:tc>
      </w:tr>
      <w:tr w:rsidR="00E430E2" w:rsidRPr="004F3687" w14:paraId="376C5EBF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290237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46A8FD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CD9D72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1DE657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1AA632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66991D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0CDC47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6B7B76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E430E2" w:rsidRPr="004F3687" w14:paraId="72E323BE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7B890C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Ethiopi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456C06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65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4DF3C8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564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8DEBB7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27.7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989DD3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2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EB9965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66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68873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68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1731EC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16.2 </w:t>
            </w:r>
          </w:p>
        </w:tc>
      </w:tr>
      <w:tr w:rsidR="00E430E2" w:rsidRPr="004F3687" w14:paraId="15D8B0F3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DF175A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8F9DC1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5.1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A3C895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8.9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52E34F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65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E705C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(1.5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D44522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06.3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6CED89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42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E185D8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53.5 </w:t>
            </w:r>
          </w:p>
        </w:tc>
      </w:tr>
      <w:tr w:rsidR="00E430E2" w:rsidRPr="004F3687" w14:paraId="1B70BDE6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0908F5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A97F10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7C5D69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183B66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AB58A7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74B2AB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F731B5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3ADE59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E430E2" w:rsidRPr="004F3687" w14:paraId="58B7157F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31D18F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Indi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412CD9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472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6248C3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403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8E4912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71.3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95DE21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97.3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77605F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92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B8E1D1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72.3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BC0FCD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69.9 </w:t>
            </w:r>
          </w:p>
        </w:tc>
      </w:tr>
      <w:tr w:rsidR="00E430E2" w:rsidRPr="004F3687" w14:paraId="2EF8B23A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C083CE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8D2112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40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3A81F6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98A3B8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7.9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CD8C4E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32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8C6A99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39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E2368A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8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53267F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60.2 </w:t>
            </w:r>
          </w:p>
        </w:tc>
      </w:tr>
      <w:tr w:rsidR="00E430E2" w:rsidRPr="004F3687" w14:paraId="3FD52DD2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DA179E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C8B2E1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836191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42CD05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C00E63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F4B013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13A703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FAFD53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E430E2" w:rsidRPr="004F3687" w14:paraId="42AAEDE5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4BB4DE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Keny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6691DA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501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F60C92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729.1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4D159A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57.9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42A99C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161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719864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87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F0228C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43.9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6A361D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55.6 </w:t>
            </w:r>
          </w:p>
        </w:tc>
      </w:tr>
      <w:tr w:rsidR="00E430E2" w:rsidRPr="004F3687" w14:paraId="61EE30C0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755198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C8012B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3.7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E1BD5D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45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2A8475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1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285704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12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9F1E7A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86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61091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05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A55D05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0.4 </w:t>
            </w:r>
          </w:p>
        </w:tc>
      </w:tr>
      <w:tr w:rsidR="00E430E2" w:rsidRPr="004F3687" w14:paraId="51C4B5F9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D12ED6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FE8F99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D7C1D7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34261B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A69AD8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8F43C8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283E79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F19A98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E430E2" w:rsidRPr="004F3687" w14:paraId="7769629D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85FBEF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Nicaragu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1EB792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506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753B46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415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6FD81A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36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C237F6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38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E99C07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82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139335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38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0329DA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528.5 </w:t>
            </w:r>
          </w:p>
        </w:tc>
      </w:tr>
      <w:tr w:rsidR="00E430E2" w:rsidRPr="004F3687" w14:paraId="5530095C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F919BF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5D7FD8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9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FE3193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7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C09F69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3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B02BCE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(6.5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8D3B35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45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2521AA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63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89668C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49.3 </w:t>
            </w:r>
          </w:p>
        </w:tc>
      </w:tr>
      <w:tr w:rsidR="00E430E2" w:rsidRPr="004F3687" w14:paraId="7BD69C2A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E3FC0B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4901DE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D9939D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00D284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298DBAE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30983A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4C9FC4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9A12F8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E430E2" w:rsidRPr="004F3687" w14:paraId="5A673B1B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3202EC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Tanzani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A707C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85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E13FDF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1178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5C0FCD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99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D6F162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635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F71924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91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8C3A11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456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9C7CA9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31.9 </w:t>
            </w:r>
          </w:p>
        </w:tc>
      </w:tr>
      <w:tr w:rsidR="00E430E2" w:rsidRPr="004F3687" w14:paraId="19FCDB4B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53613C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C6204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66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D00ED8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10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D634E9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6.9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B88A37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(0.1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9B22F7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88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995D69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77.9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A14C66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0.5 </w:t>
            </w:r>
          </w:p>
        </w:tc>
      </w:tr>
      <w:tr w:rsidR="00E430E2" w:rsidRPr="004F3687" w14:paraId="5C0408EA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759800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5503F9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866EB4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51C3FD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D87729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6026D9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BF538F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F5712F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E430E2" w:rsidRPr="004F3687" w14:paraId="661EEA16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D6E7FB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Ugand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8E3C09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87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A1F36C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741.1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043B04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61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58FEEB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641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383798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773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B97ADE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88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AB566A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45.4 </w:t>
            </w:r>
          </w:p>
        </w:tc>
      </w:tr>
      <w:tr w:rsidR="00E430E2" w:rsidRPr="004F3687" w14:paraId="288C59E1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073611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B20F7A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63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08AB57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10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A1F15D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5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B53E93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(2.7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2E534F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2.5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3EE999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68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945BA2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6.6 </w:t>
            </w:r>
          </w:p>
        </w:tc>
      </w:tr>
      <w:tr w:rsidR="00E430E2" w:rsidRPr="004F3687" w14:paraId="5AE70522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60C250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0B4C08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70A7FF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E9BA5B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9EEAEE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A79D4E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4A8218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6D9481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E430E2" w:rsidRPr="004F3687" w14:paraId="2A050AAD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BCD53F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Vietnam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4DC14E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636.3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FFDAB13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1563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98B44C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105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498A85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52.9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53F207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22.7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78A49F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88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505CCD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336.3 </w:t>
            </w:r>
          </w:p>
        </w:tc>
      </w:tr>
      <w:tr w:rsidR="00E430E2" w:rsidRPr="004F3687" w14:paraId="3FA8CC2E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775F66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9389A5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56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14649F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>(3.5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64EDE5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1.3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0744A1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5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E0B78C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40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FEE2E48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8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72516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63.9 </w:t>
            </w:r>
          </w:p>
        </w:tc>
      </w:tr>
      <w:tr w:rsidR="00E430E2" w:rsidRPr="004F3687" w14:paraId="2A4E45B9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ADE7AA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F9D2E44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04A173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B27BD7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45B063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8C922B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D04B0C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DBD384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E430E2" w:rsidRPr="004F3687" w14:paraId="3602551A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D58AB9" w14:textId="77777777" w:rsidR="00E430E2" w:rsidRPr="00F1673D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>Mean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379DBE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445.1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AB674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1490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A4EB6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12.1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1E695A4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color w:val="000000" w:themeColor="text1"/>
                <w:sz w:val="16"/>
                <w:szCs w:val="16"/>
              </w:rPr>
              <w:t xml:space="preserve">209.9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07B7A1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71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1C697D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69.2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07BDA0" w14:textId="77777777" w:rsidR="00E430E2" w:rsidRPr="00F1673D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F1673D">
              <w:rPr>
                <w:rFonts w:ascii="Calibri" w:eastAsia="Times New Roman" w:hAnsi="Calibri" w:cs="Times New Roman"/>
                <w:sz w:val="16"/>
                <w:szCs w:val="16"/>
              </w:rPr>
              <w:t xml:space="preserve">247.8 </w:t>
            </w:r>
          </w:p>
        </w:tc>
      </w:tr>
      <w:tr w:rsidR="00E430E2" w:rsidRPr="0090630C" w14:paraId="19A0145E" w14:textId="77777777" w:rsidTr="000D7F75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87A635" w14:textId="77777777" w:rsidR="00E430E2" w:rsidRPr="0090630C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FFF7F9" w14:textId="77777777" w:rsidR="00E430E2" w:rsidRPr="0090630C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8"/>
                <w:szCs w:val="18"/>
              </w:rPr>
            </w:pPr>
            <w:r w:rsidRPr="0090630C">
              <w:rPr>
                <w:rFonts w:ascii="Calibri" w:eastAsia="Times New Roman" w:hAnsi="Calibri" w:cs="Times New Roman"/>
                <w:sz w:val="18"/>
                <w:szCs w:val="18"/>
              </w:rPr>
              <w:t xml:space="preserve">48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D8F88E" w14:textId="77777777" w:rsidR="00E430E2" w:rsidRPr="0090630C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</w:pPr>
            <w:r w:rsidRPr="0090630C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 xml:space="preserve">10.8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C4250C" w14:textId="77777777" w:rsidR="00E430E2" w:rsidRPr="0090630C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8"/>
                <w:szCs w:val="18"/>
              </w:rPr>
            </w:pPr>
            <w:r w:rsidRPr="0090630C">
              <w:rPr>
                <w:rFonts w:ascii="Calibri" w:eastAsia="Times New Roman" w:hAnsi="Calibri" w:cs="Times New Roman"/>
                <w:sz w:val="18"/>
                <w:szCs w:val="18"/>
              </w:rPr>
              <w:t xml:space="preserve">28.6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CDFF72" w14:textId="77777777" w:rsidR="00E430E2" w:rsidRPr="0090630C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</w:pPr>
            <w:r w:rsidRPr="0090630C">
              <w:rPr>
                <w:rFonts w:ascii="Calibri" w:eastAsia="Times New Roman" w:hAnsi="Calibri" w:cs="Times New Roman"/>
                <w:color w:val="000000" w:themeColor="text1"/>
                <w:sz w:val="18"/>
                <w:szCs w:val="18"/>
              </w:rPr>
              <w:t xml:space="preserve">1.4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CD9A31" w14:textId="77777777" w:rsidR="00E430E2" w:rsidRPr="0090630C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8"/>
                <w:szCs w:val="18"/>
              </w:rPr>
            </w:pPr>
            <w:r w:rsidRPr="0090630C">
              <w:rPr>
                <w:rFonts w:ascii="Calibri" w:eastAsia="Times New Roman" w:hAnsi="Calibri" w:cs="Times New Roman"/>
                <w:sz w:val="18"/>
                <w:szCs w:val="18"/>
              </w:rPr>
              <w:t xml:space="preserve">62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A14B94" w14:textId="77777777" w:rsidR="00E430E2" w:rsidRPr="0090630C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8"/>
                <w:szCs w:val="18"/>
              </w:rPr>
            </w:pPr>
            <w:r w:rsidRPr="0090630C">
              <w:rPr>
                <w:rFonts w:ascii="Calibri" w:eastAsia="Times New Roman" w:hAnsi="Calibri" w:cs="Times New Roman"/>
                <w:sz w:val="18"/>
                <w:szCs w:val="18"/>
              </w:rPr>
              <w:t xml:space="preserve">60.0 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DD3752" w14:textId="77777777" w:rsidR="00E430E2" w:rsidRPr="0090630C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sz w:val="18"/>
                <w:szCs w:val="18"/>
              </w:rPr>
            </w:pPr>
            <w:r w:rsidRPr="0090630C">
              <w:rPr>
                <w:rFonts w:ascii="Calibri" w:eastAsia="Times New Roman" w:hAnsi="Calibri" w:cs="Times New Roman"/>
                <w:sz w:val="18"/>
                <w:szCs w:val="18"/>
              </w:rPr>
              <w:t xml:space="preserve">47.5 </w:t>
            </w:r>
          </w:p>
        </w:tc>
      </w:tr>
    </w:tbl>
    <w:p w14:paraId="2D3A09E1" w14:textId="01C8E37B" w:rsidR="00E430E2" w:rsidRDefault="00E430E2" w:rsidP="00E430E2">
      <w:pPr>
        <w:spacing w:after="0" w:line="240" w:lineRule="auto"/>
        <w:rPr>
          <w:sz w:val="18"/>
          <w:szCs w:val="18"/>
        </w:rPr>
      </w:pPr>
      <w:r>
        <w:rPr>
          <w:sz w:val="18"/>
          <w:szCs w:val="18"/>
        </w:rPr>
        <w:t>*</w:t>
      </w:r>
      <w:r w:rsidRPr="0090630C">
        <w:rPr>
          <w:sz w:val="18"/>
          <w:szCs w:val="18"/>
        </w:rPr>
        <w:t xml:space="preserve"> Showing results for the </w:t>
      </w:r>
      <w:r w:rsidR="00CB2791">
        <w:rPr>
          <w:sz w:val="18"/>
          <w:szCs w:val="18"/>
        </w:rPr>
        <w:t>moderate</w:t>
      </w:r>
      <w:r w:rsidR="00CB2791" w:rsidRPr="0090630C">
        <w:rPr>
          <w:sz w:val="18"/>
          <w:szCs w:val="18"/>
        </w:rPr>
        <w:t xml:space="preserve"> </w:t>
      </w:r>
      <w:r w:rsidRPr="0090630C">
        <w:rPr>
          <w:sz w:val="18"/>
          <w:szCs w:val="18"/>
        </w:rPr>
        <w:t xml:space="preserve">economic </w:t>
      </w:r>
      <w:r w:rsidR="00CB2791">
        <w:rPr>
          <w:sz w:val="18"/>
          <w:szCs w:val="18"/>
        </w:rPr>
        <w:t>growth</w:t>
      </w:r>
      <w:r w:rsidR="00CB2791" w:rsidRPr="0090630C">
        <w:rPr>
          <w:sz w:val="18"/>
          <w:szCs w:val="18"/>
        </w:rPr>
        <w:t xml:space="preserve"> </w:t>
      </w:r>
      <w:r w:rsidRPr="0090630C">
        <w:rPr>
          <w:sz w:val="18"/>
          <w:szCs w:val="18"/>
        </w:rPr>
        <w:t xml:space="preserve">scenario. </w:t>
      </w:r>
    </w:p>
    <w:p w14:paraId="2699CB44" w14:textId="77777777" w:rsidR="00E430E2" w:rsidRPr="0090630C" w:rsidRDefault="00E430E2" w:rsidP="00E430E2">
      <w:pPr>
        <w:spacing w:after="0" w:line="240" w:lineRule="auto"/>
        <w:rPr>
          <w:sz w:val="18"/>
          <w:szCs w:val="18"/>
        </w:rPr>
      </w:pPr>
      <w:r w:rsidRPr="0090630C">
        <w:rPr>
          <w:sz w:val="18"/>
          <w:szCs w:val="18"/>
        </w:rPr>
        <w:t>Values on lower rows are percent change from 2010 (negative values in parenthesis)</w:t>
      </w:r>
    </w:p>
    <w:p w14:paraId="7517B0F6" w14:textId="77777777" w:rsidR="00E430E2" w:rsidRDefault="00E430E2" w:rsidP="00E430E2">
      <w:pPr>
        <w:sectPr w:rsidR="00E430E2" w:rsidSect="002C4120">
          <w:footerReference w:type="default" r:id="rId10"/>
          <w:type w:val="continuous"/>
          <w:pgSz w:w="11906" w:h="16838" w:code="9"/>
          <w:pgMar w:top="1440" w:right="1440" w:bottom="1440" w:left="1440" w:header="720" w:footer="720" w:gutter="0"/>
          <w:lnNumType w:countBy="1"/>
          <w:pgNumType w:start="0"/>
          <w:cols w:space="720"/>
          <w:docGrid w:linePitch="360"/>
        </w:sectPr>
      </w:pPr>
    </w:p>
    <w:p w14:paraId="28ECD597" w14:textId="77777777" w:rsidR="00E430E2" w:rsidRDefault="00E430E2" w:rsidP="00E430E2">
      <w:pPr>
        <w:sectPr w:rsidR="00E430E2" w:rsidSect="000D7F75">
          <w:type w:val="continuous"/>
          <w:pgSz w:w="11906" w:h="16838" w:code="9"/>
          <w:pgMar w:top="1440" w:right="1440" w:bottom="1440" w:left="1440" w:header="720" w:footer="720" w:gutter="0"/>
          <w:pgNumType w:start="0"/>
          <w:cols w:space="720"/>
          <w:docGrid w:linePitch="360"/>
        </w:sectPr>
      </w:pPr>
    </w:p>
    <w:p w14:paraId="20CABE06" w14:textId="1D6E6805" w:rsidR="00E430E2" w:rsidRDefault="00E430E2" w:rsidP="00E430E2">
      <w:pPr>
        <w:pStyle w:val="Caption"/>
      </w:pPr>
      <w:bookmarkStart w:id="8" w:name="_Ref486426848"/>
      <w:bookmarkStart w:id="9" w:name="_Toc469851963"/>
      <w:r>
        <w:lastRenderedPageBreak/>
        <w:t xml:space="preserve">SI Table </w:t>
      </w:r>
      <w:r w:rsidR="00FC7815">
        <w:fldChar w:fldCharType="begin"/>
      </w:r>
      <w:r w:rsidR="00FC7815">
        <w:instrText xml:space="preserve"> SEQ SI_Table \* ARABIC </w:instrText>
      </w:r>
      <w:r w:rsidR="00FC7815">
        <w:fldChar w:fldCharType="separate"/>
      </w:r>
      <w:r w:rsidR="002F1E02">
        <w:rPr>
          <w:noProof/>
        </w:rPr>
        <w:t>5</w:t>
      </w:r>
      <w:r w:rsidR="00FC7815">
        <w:rPr>
          <w:noProof/>
        </w:rPr>
        <w:fldChar w:fldCharType="end"/>
      </w:r>
      <w:bookmarkEnd w:id="8"/>
      <w:r>
        <w:t xml:space="preserve">: </w:t>
      </w:r>
      <w:r w:rsidRPr="00654B85">
        <w:t xml:space="preserve">Contribution of different </w:t>
      </w:r>
      <w:r>
        <w:t xml:space="preserve">livestock product types* to </w:t>
      </w:r>
      <w:r w:rsidRPr="00654B85">
        <w:t xml:space="preserve">per capita </w:t>
      </w:r>
      <w:r>
        <w:t>nutrient</w:t>
      </w:r>
      <w:r w:rsidRPr="00654B85">
        <w:t xml:space="preserve"> supplies, by country in 20</w:t>
      </w:r>
      <w:r>
        <w:t>1</w:t>
      </w:r>
      <w:r w:rsidRPr="00654B85">
        <w:t>0</w:t>
      </w:r>
      <w:bookmarkEnd w:id="9"/>
    </w:p>
    <w:tbl>
      <w:tblPr>
        <w:tblW w:w="10740" w:type="dxa"/>
        <w:tblInd w:w="93" w:type="dxa"/>
        <w:tblLook w:val="04A0" w:firstRow="1" w:lastRow="0" w:firstColumn="1" w:lastColumn="0" w:noHBand="0" w:noVBand="1"/>
      </w:tblPr>
      <w:tblGrid>
        <w:gridCol w:w="1114"/>
        <w:gridCol w:w="1565"/>
        <w:gridCol w:w="1009"/>
        <w:gridCol w:w="1030"/>
        <w:gridCol w:w="988"/>
        <w:gridCol w:w="988"/>
        <w:gridCol w:w="1011"/>
        <w:gridCol w:w="1018"/>
        <w:gridCol w:w="1003"/>
        <w:gridCol w:w="1014"/>
      </w:tblGrid>
      <w:tr w:rsidR="00E430E2" w:rsidRPr="00023894" w14:paraId="246CA02F" w14:textId="77777777" w:rsidTr="000D7F75">
        <w:trPr>
          <w:trHeight w:val="900"/>
        </w:trPr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E8C08D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15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2FA8E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Item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77085C8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Protein (g/d)</w:t>
            </w:r>
          </w:p>
        </w:tc>
        <w:tc>
          <w:tcPr>
            <w:tcW w:w="10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2C922E5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arbohy-drates (g/d)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94C91D8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Fats (g/d)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983DF77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Iron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320A375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Sodium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62BA76D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Vitamin A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3C2FE55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Folate</w:t>
            </w:r>
          </w:p>
        </w:tc>
        <w:tc>
          <w:tcPr>
            <w:tcW w:w="1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AA3AE8F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Vitamin D</w:t>
            </w:r>
          </w:p>
        </w:tc>
      </w:tr>
      <w:tr w:rsidR="00E430E2" w:rsidRPr="00023894" w14:paraId="44C02F14" w14:textId="77777777" w:rsidTr="000D7F75">
        <w:trPr>
          <w:trHeight w:val="300"/>
        </w:trPr>
        <w:tc>
          <w:tcPr>
            <w:tcW w:w="111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649E4B1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Burkina Faso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74E4B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Egg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34D9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8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56CF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2B71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6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5F7F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5C08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9.3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8BF8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0.4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99EB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0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B0DE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3</w:t>
            </w:r>
          </w:p>
        </w:tc>
      </w:tr>
      <w:tr w:rsidR="00E430E2" w:rsidRPr="00023894" w14:paraId="616A034D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BDAF0E7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8913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7561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4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DFD1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2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3C55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5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7180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110C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9.97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D1BB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1.3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C7C7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3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FC44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5</w:t>
            </w:r>
          </w:p>
        </w:tc>
      </w:tr>
      <w:tr w:rsidR="00E430E2" w:rsidRPr="00023894" w14:paraId="6E127A97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B0D98A2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55BC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hicken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E2AA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3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7D25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E175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36C5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FC40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.0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047D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0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1C4C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4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6B17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E430E2" w:rsidRPr="00023894" w14:paraId="0BCC9091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F5EFC3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BDDE3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Pig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C235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9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453D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212E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4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C556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430E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87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4A60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2E09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DFC1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E430E2" w:rsidRPr="00023894" w14:paraId="149BB483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1D2C37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1C6A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Beef or lambBeef or lamb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F02B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.4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8A8C2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EF8B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.4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9317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59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B951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9.13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3A503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E687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5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B5BC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0464AC3E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68BE50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59C9CC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DF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9F5C9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84.11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AF0F2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06.69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E4206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6.13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BC113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5.69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EC75B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47.70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6CE36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69.56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5D55F7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95.78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B7B341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 </w:t>
            </w:r>
          </w:p>
        </w:tc>
      </w:tr>
      <w:tr w:rsidR="00E430E2" w:rsidRPr="00023894" w14:paraId="51A8E0CA" w14:textId="77777777" w:rsidTr="000D7F75">
        <w:trPr>
          <w:trHeight w:val="300"/>
        </w:trPr>
        <w:tc>
          <w:tcPr>
            <w:tcW w:w="111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5308205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Ethiopia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8B5D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Egg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4992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5234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7ED4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5BDD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1ACA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8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9DD6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0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EDA8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6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27CC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</w:tr>
      <w:tr w:rsidR="00E430E2" w:rsidRPr="00023894" w14:paraId="4E5D6C6F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C475B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46FC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1FD8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6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775F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51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5436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71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667A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3713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2.5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A6AD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4.1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1DEF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6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2DB2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5</w:t>
            </w:r>
          </w:p>
        </w:tc>
      </w:tr>
      <w:tr w:rsidR="00E430E2" w:rsidRPr="00023894" w14:paraId="1B9F9D03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15CA4B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EA11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hicken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70DA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4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49EB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95F1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0FCC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EEDF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53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CA82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B9E3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1406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5643A68B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57326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5DA70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Pig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9AA9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1592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5731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D68B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6034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87E6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522E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A008A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E430E2" w:rsidRPr="00023894" w14:paraId="2713D050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C58F86F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FC7A3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Beef or lambBeef or lamb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AA83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2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4CE8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4DF6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96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A2BC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6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E838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1.5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9A7A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11C3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5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52BF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6606ECA0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2B480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7732E0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DF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E7784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6.55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FEA29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33.67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AFA64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9.24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8A3AD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5.81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01516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07.92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BE44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37.67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927E1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69.25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FC3EE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 </w:t>
            </w:r>
          </w:p>
        </w:tc>
      </w:tr>
      <w:tr w:rsidR="00E430E2" w:rsidRPr="00023894" w14:paraId="046B6DD8" w14:textId="77777777" w:rsidTr="000D7F75">
        <w:trPr>
          <w:trHeight w:val="300"/>
        </w:trPr>
        <w:tc>
          <w:tcPr>
            <w:tcW w:w="111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2B0B0DC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India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DAFA1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Egg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786C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B8C7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78B5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6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95C9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24B2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8.9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ABEE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0.0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AC80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9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7ECF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3</w:t>
            </w:r>
          </w:p>
        </w:tc>
      </w:tr>
      <w:tr w:rsidR="00E430E2" w:rsidRPr="00023894" w14:paraId="0628DF47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61B95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FBEC1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5D9E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.3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4C94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9.57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9C31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.5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F1D1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B778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86.07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5927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92.0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1CFC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0.0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DD81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0</w:t>
            </w:r>
          </w:p>
        </w:tc>
      </w:tr>
      <w:tr w:rsidR="00E430E2" w:rsidRPr="00023894" w14:paraId="1D6BBF1C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90A5B3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B390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hicken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8BEA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9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5F99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4B3D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398A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4AAF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5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0A81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7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C6D4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8A26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598165CF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98F5FA6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55247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Pig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221A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18517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BAE8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8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25AF7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6FD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45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8BC6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118C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F93AF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E430E2" w:rsidRPr="00023894" w14:paraId="0E9DF8A1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2B89B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02C2C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Beef or lambBeef or lamb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B47E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2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28AC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241D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51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5B21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F2C4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.5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156C3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A439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6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EEB8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5B2551FA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57EB83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F2F52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DF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B4B17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3.45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08EE3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01.97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A7482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5.82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873B3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7.83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F8427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98.77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19B42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935.58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202FF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93.16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DD6981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 </w:t>
            </w:r>
          </w:p>
        </w:tc>
      </w:tr>
      <w:tr w:rsidR="00E430E2" w:rsidRPr="00023894" w14:paraId="2F1DD9F1" w14:textId="77777777" w:rsidTr="000D7F75">
        <w:trPr>
          <w:trHeight w:val="300"/>
        </w:trPr>
        <w:tc>
          <w:tcPr>
            <w:tcW w:w="1114" w:type="dxa"/>
            <w:vMerge w:val="restart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C6D50A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Kenya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7A5B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Egg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D497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5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7B72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A9FC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8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1314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C0DF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.72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FA34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.4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7B4A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8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97C9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8</w:t>
            </w:r>
          </w:p>
        </w:tc>
      </w:tr>
      <w:tr w:rsidR="00E430E2" w:rsidRPr="00023894" w14:paraId="36D288DF" w14:textId="77777777" w:rsidTr="000D7F75">
        <w:trPr>
          <w:trHeight w:val="300"/>
        </w:trPr>
        <w:tc>
          <w:tcPr>
            <w:tcW w:w="1114" w:type="dxa"/>
            <w:vMerge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73EBCA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8452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1FE5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.9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78EF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0.5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4BD0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7.2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37AF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1715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94.9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6942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01.5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EDC8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1.0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E4B7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2</w:t>
            </w:r>
          </w:p>
        </w:tc>
      </w:tr>
      <w:tr w:rsidR="00E430E2" w:rsidRPr="00023894" w14:paraId="142C5B01" w14:textId="77777777" w:rsidTr="000D7F75">
        <w:trPr>
          <w:trHeight w:val="300"/>
        </w:trPr>
        <w:tc>
          <w:tcPr>
            <w:tcW w:w="1114" w:type="dxa"/>
            <w:vMerge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5D9AF06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C551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hicken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A34D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B01BD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E885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2A71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1CE17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2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C180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1BB6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00F0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4C87692F" w14:textId="77777777" w:rsidTr="000D7F75">
        <w:trPr>
          <w:trHeight w:val="300"/>
        </w:trPr>
        <w:tc>
          <w:tcPr>
            <w:tcW w:w="1114" w:type="dxa"/>
            <w:vMerge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4ABED57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CCA0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Pig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EEA2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88BF6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E615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7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A168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E5E6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4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7915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EC7C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3516B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E430E2" w:rsidRPr="00023894" w14:paraId="16C932EE" w14:textId="77777777" w:rsidTr="000D7F75">
        <w:trPr>
          <w:trHeight w:val="300"/>
        </w:trPr>
        <w:tc>
          <w:tcPr>
            <w:tcW w:w="1114" w:type="dxa"/>
            <w:vMerge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1DB1EE6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D037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Beef or lambBeef or lamb</w:t>
            </w:r>
          </w:p>
        </w:tc>
        <w:tc>
          <w:tcPr>
            <w:tcW w:w="10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AE8F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.38</w:t>
            </w:r>
          </w:p>
        </w:tc>
        <w:tc>
          <w:tcPr>
            <w:tcW w:w="10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90CF3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2945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8.11</w:t>
            </w: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224E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69</w:t>
            </w:r>
          </w:p>
        </w:tc>
        <w:tc>
          <w:tcPr>
            <w:tcW w:w="101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D799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2.16</w:t>
            </w:r>
          </w:p>
        </w:tc>
        <w:tc>
          <w:tcPr>
            <w:tcW w:w="10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E9C5B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1044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81</w:t>
            </w:r>
          </w:p>
        </w:tc>
        <w:tc>
          <w:tcPr>
            <w:tcW w:w="101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D3077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0DC8F42E" w14:textId="77777777" w:rsidTr="000D7F75">
        <w:trPr>
          <w:trHeight w:val="300"/>
        </w:trPr>
        <w:tc>
          <w:tcPr>
            <w:tcW w:w="1114" w:type="dxa"/>
            <w:vMerge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FB384F1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FFD90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DF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35ECA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0.36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C5DB2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85.74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7632E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4.14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8A99F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7.28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40488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36.71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2A5F2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889.57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91DA7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36.07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7641DA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 </w:t>
            </w:r>
          </w:p>
        </w:tc>
      </w:tr>
      <w:tr w:rsidR="00E430E2" w:rsidRPr="00023894" w14:paraId="1842DCDC" w14:textId="77777777" w:rsidTr="000D7F75">
        <w:trPr>
          <w:trHeight w:val="300"/>
        </w:trPr>
        <w:tc>
          <w:tcPr>
            <w:tcW w:w="10740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14C5417" w14:textId="51420146" w:rsidR="00E430E2" w:rsidRPr="00612F2C" w:rsidRDefault="00612F2C" w:rsidP="00612F2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612F2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lastRenderedPageBreak/>
              <w:fldChar w:fldCharType="begin"/>
            </w:r>
            <w:r w:rsidRPr="00612F2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instrText xml:space="preserve"> REF _Ref486426848 \h </w:instrText>
            </w: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instrText xml:space="preserve"> \* MERGEFORMAT </w:instrText>
            </w:r>
            <w:r w:rsidRPr="00612F2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r>
            <w:r w:rsidRPr="00612F2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fldChar w:fldCharType="separate"/>
            </w:r>
            <w:r w:rsidRPr="00612F2C">
              <w:rPr>
                <w:sz w:val="16"/>
                <w:szCs w:val="16"/>
              </w:rPr>
              <w:t xml:space="preserve">SI Table </w:t>
            </w:r>
            <w:r w:rsidRPr="00612F2C">
              <w:rPr>
                <w:noProof/>
                <w:sz w:val="16"/>
                <w:szCs w:val="16"/>
              </w:rPr>
              <w:t>5</w:t>
            </w:r>
            <w:r w:rsidRPr="00612F2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fldChar w:fldCharType="end"/>
            </w:r>
            <w:r w:rsidRPr="00612F2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 xml:space="preserve"> </w:t>
            </w:r>
            <w:r w:rsidR="00E430E2" w:rsidRPr="00612F2C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ontinued.</w:t>
            </w:r>
          </w:p>
        </w:tc>
      </w:tr>
      <w:tr w:rsidR="00E430E2" w:rsidRPr="00023894" w14:paraId="7CF58C59" w14:textId="77777777" w:rsidTr="000D7F75">
        <w:trPr>
          <w:trHeight w:val="300"/>
        </w:trPr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81FA9FB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15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1C8D5A7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Item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0B94ED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Protein (g/d)</w:t>
            </w:r>
          </w:p>
        </w:tc>
        <w:tc>
          <w:tcPr>
            <w:tcW w:w="10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01292E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arbohy-drates (g/d)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99967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Fats (g/d)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62ED73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Iron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E03E527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Sodium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67AC02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Vitamin A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E2AF18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Folate</w:t>
            </w:r>
          </w:p>
        </w:tc>
        <w:tc>
          <w:tcPr>
            <w:tcW w:w="1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080EC4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Vitamin D</w:t>
            </w:r>
          </w:p>
        </w:tc>
      </w:tr>
      <w:tr w:rsidR="00E430E2" w:rsidRPr="00023894" w14:paraId="6FAB7A1D" w14:textId="77777777" w:rsidTr="000D7F75">
        <w:trPr>
          <w:trHeight w:val="300"/>
        </w:trPr>
        <w:tc>
          <w:tcPr>
            <w:tcW w:w="111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3163EBF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Nicaragua</w:t>
            </w:r>
          </w:p>
        </w:tc>
        <w:tc>
          <w:tcPr>
            <w:tcW w:w="15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20E83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Eggs</w:t>
            </w:r>
          </w:p>
        </w:tc>
        <w:tc>
          <w:tcPr>
            <w:tcW w:w="10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38B7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20</w:t>
            </w:r>
          </w:p>
        </w:tc>
        <w:tc>
          <w:tcPr>
            <w:tcW w:w="10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904F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0DAF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91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DF29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7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0DDD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3.61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BE13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5.34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BF6D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.51</w:t>
            </w:r>
          </w:p>
        </w:tc>
        <w:tc>
          <w:tcPr>
            <w:tcW w:w="10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9533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9</w:t>
            </w:r>
          </w:p>
        </w:tc>
      </w:tr>
      <w:tr w:rsidR="00E430E2" w:rsidRPr="00023894" w14:paraId="40EA2A40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078AFD6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E5D9D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A24B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.6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EF0F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0.1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F434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.94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56EF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F921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91.3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530D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97.6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F5477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0.6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8211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1</w:t>
            </w:r>
          </w:p>
        </w:tc>
      </w:tr>
      <w:tr w:rsidR="00E430E2" w:rsidRPr="00023894" w14:paraId="65A7FA9F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263AA3F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71A4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hicken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855D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7.0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1BB33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75FE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01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6181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9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75D5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5.3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569F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.2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DFC0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3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A31D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</w:tr>
      <w:tr w:rsidR="00E430E2" w:rsidRPr="00023894" w14:paraId="129DE34E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84691F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A48EF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Pig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CC61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5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7AB2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DF8B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41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B86D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15B8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69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FEC1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1A0E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6704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E430E2" w:rsidRPr="00023894" w14:paraId="07BDBCDA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25F1D0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AA78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Beef or lambBeef or lamb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9E69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2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12FE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7E8C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1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A83F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695B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7.73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A83A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9159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9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D90E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180ABD2D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02A820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F89E8E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DF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E779A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0.07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324A1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19.21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503E9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7.76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7D636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4.31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5BEDC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23.13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BE4A2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25.72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2EB57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48.51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F4A27F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 </w:t>
            </w:r>
          </w:p>
        </w:tc>
      </w:tr>
      <w:tr w:rsidR="00E430E2" w:rsidRPr="00023894" w14:paraId="4F45E75B" w14:textId="77777777" w:rsidTr="000D7F75">
        <w:trPr>
          <w:trHeight w:val="300"/>
        </w:trPr>
        <w:tc>
          <w:tcPr>
            <w:tcW w:w="111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F08356C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Tanzania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6546A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Egg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13AC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0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9B19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E2BD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4D65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F650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45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48C5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8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8158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1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DEF6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5</w:t>
            </w:r>
          </w:p>
        </w:tc>
      </w:tr>
      <w:tr w:rsidR="00E430E2" w:rsidRPr="00023894" w14:paraId="2B0D8E02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C97D07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E4FC2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693A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2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A4C4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.9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CE98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37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7C08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2B94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4.3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A2997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7.4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A5CB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.1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3068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0</w:t>
            </w:r>
          </w:p>
        </w:tc>
      </w:tr>
      <w:tr w:rsidR="00E430E2" w:rsidRPr="00023894" w14:paraId="69A68169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20DA20B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E4622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hicken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53A6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9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F4AA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FC77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37E5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38BB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29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4459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6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ECF0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A291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5486D344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3BF8C3C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3B3A3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Pig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F45E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8EEDA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015C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9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08BC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EF6E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3032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D36C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B45F0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E430E2" w:rsidRPr="00023894" w14:paraId="3E26402B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363B1B1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4B2E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Beef or lamb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065C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.10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DEBB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8DD1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.29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5AC3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44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DA2E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4.20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F9D10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92F2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7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3AC5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67505A93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C7899EB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B5C69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DF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8FFF6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8.81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469C0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87.00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DD025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4.75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AF0A0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7.51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21CE7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59.16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FAB67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123.88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361FF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37.24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75E7F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 </w:t>
            </w:r>
          </w:p>
        </w:tc>
      </w:tr>
      <w:tr w:rsidR="00E430E2" w:rsidRPr="00023894" w14:paraId="4AE752C4" w14:textId="77777777" w:rsidTr="000D7F75">
        <w:trPr>
          <w:trHeight w:val="300"/>
        </w:trPr>
        <w:tc>
          <w:tcPr>
            <w:tcW w:w="111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0AF9891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C9A0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Egg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D4CC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7CA3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5318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95BC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22B4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47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2D15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7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566A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8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FADB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</w:tr>
      <w:tr w:rsidR="00E430E2" w:rsidRPr="00023894" w14:paraId="457C137A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5EFF86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D74C0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49EA7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1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7294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.7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7C457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2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409E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BF97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2.48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F412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5.4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40C2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.9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20AF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0</w:t>
            </w:r>
          </w:p>
        </w:tc>
      </w:tr>
      <w:tr w:rsidR="00E430E2" w:rsidRPr="00023894" w14:paraId="69B95F09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404167F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FE48B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hicken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FA39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1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43592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7E7B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17B3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0290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99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2885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8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4940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F62A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E430E2" w:rsidRPr="00023894" w14:paraId="52BD5FCF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77FD47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64D77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Pig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6BA9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4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08C4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1F80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58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3F60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28F8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.28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9539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7782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4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95CE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E430E2" w:rsidRPr="00023894" w14:paraId="0AC293BB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115EE4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230BD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Beef or lamb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4895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8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4CD4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4098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4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DD5E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3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508A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9.89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A4F9A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CABB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2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4BDC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7F292849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5AA2521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5F45AB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DF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00936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2.13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24A26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04.73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7803A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8.91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31895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7.33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6DCC3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90.60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40CB2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156.4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BF4BB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53.17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C8D1E6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 </w:t>
            </w:r>
          </w:p>
        </w:tc>
      </w:tr>
      <w:tr w:rsidR="00E430E2" w:rsidRPr="00023894" w14:paraId="1CEF5ED5" w14:textId="77777777" w:rsidTr="000D7F75">
        <w:trPr>
          <w:trHeight w:val="300"/>
        </w:trPr>
        <w:tc>
          <w:tcPr>
            <w:tcW w:w="111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8FB8083" w14:textId="77777777" w:rsidR="00E430E2" w:rsidRPr="00AF3F74" w:rsidRDefault="00E430E2" w:rsidP="000D7F7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Vietnam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E1582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Eggs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BCFA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8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91E3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81B5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64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C99E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9754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9.5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52BB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0.7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BD0A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1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1163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3</w:t>
            </w:r>
          </w:p>
        </w:tc>
      </w:tr>
      <w:tr w:rsidR="00E430E2" w:rsidRPr="00023894" w14:paraId="2C90F8D4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615D31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FFEA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9630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9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9B268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51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DFA99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0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3AFF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2CEF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3.5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B3FC2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4.4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9E7B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5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C3DF0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3</w:t>
            </w:r>
          </w:p>
        </w:tc>
      </w:tr>
      <w:tr w:rsidR="00E430E2" w:rsidRPr="00023894" w14:paraId="7861F648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0A6B249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2691F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hicken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7927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6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BC982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E62F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5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8207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20A3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3.18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E8E11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7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CCA7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2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0EC9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E430E2" w:rsidRPr="00023894" w14:paraId="1E819FA2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13231A6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79321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Pig Meat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4536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1.1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1286F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8E7C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8.2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02D7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55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C4B7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3.77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851BA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6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40E36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3.2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1E597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E430E2" w:rsidRPr="00023894" w14:paraId="53AA35DE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D5D228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C2D3C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Beef or lamb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0356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.6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EA69D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A8CD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.18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A93C3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17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3706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.49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B69EB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B420C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6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1B2ED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E430E2" w:rsidRPr="00023894" w14:paraId="1892C087" w14:textId="77777777" w:rsidTr="000D7F75">
        <w:trPr>
          <w:trHeight w:val="300"/>
        </w:trPr>
        <w:tc>
          <w:tcPr>
            <w:tcW w:w="111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3E16495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15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DC874A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CDF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3EEF9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52.31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7A0ED5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449.89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97C3D7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5.40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40ED5E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8.08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DEF5F4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245.12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8E846F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1226.67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7B544B" w14:textId="77777777" w:rsidR="00E430E2" w:rsidRPr="00AF3F74" w:rsidRDefault="00E430E2" w:rsidP="000D7F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658.18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5D7D0A" w14:textId="77777777" w:rsidR="00E430E2" w:rsidRPr="00AF3F74" w:rsidRDefault="00E430E2" w:rsidP="000D7F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r w:rsidRPr="00AF3F74">
              <w:rPr>
                <w:rFonts w:ascii="Calibri" w:eastAsia="Times New Roman" w:hAnsi="Calibri" w:cs="Times New Roman"/>
                <w:color w:val="000000"/>
                <w:sz w:val="16"/>
                <w:szCs w:val="16"/>
              </w:rPr>
              <w:t> </w:t>
            </w:r>
          </w:p>
        </w:tc>
      </w:tr>
    </w:tbl>
    <w:p w14:paraId="50F0B0FE" w14:textId="77777777" w:rsidR="00E430E2" w:rsidRPr="00E9694B" w:rsidRDefault="00E430E2" w:rsidP="00E430E2">
      <w:pPr>
        <w:spacing w:after="0" w:line="240" w:lineRule="auto"/>
        <w:rPr>
          <w:sz w:val="16"/>
          <w:szCs w:val="16"/>
        </w:rPr>
      </w:pPr>
      <w:r w:rsidRPr="00E9694B">
        <w:rPr>
          <w:sz w:val="16"/>
          <w:szCs w:val="16"/>
        </w:rPr>
        <w:t>*Total daily supply from crop-derived foods (</w:t>
      </w:r>
      <w:r>
        <w:rPr>
          <w:sz w:val="16"/>
          <w:szCs w:val="16"/>
        </w:rPr>
        <w:t>CDF</w:t>
      </w:r>
      <w:r w:rsidRPr="00E9694B">
        <w:rPr>
          <w:sz w:val="16"/>
          <w:szCs w:val="16"/>
        </w:rPr>
        <w:t>) included for comparison</w:t>
      </w:r>
    </w:p>
    <w:p w14:paraId="3CC2D1B9" w14:textId="77777777" w:rsidR="00E430E2" w:rsidRPr="00E9694B" w:rsidRDefault="00E430E2" w:rsidP="00E430E2">
      <w:pPr>
        <w:spacing w:after="0" w:line="240" w:lineRule="auto"/>
        <w:rPr>
          <w:sz w:val="16"/>
          <w:szCs w:val="16"/>
        </w:rPr>
      </w:pPr>
      <w:r w:rsidRPr="00E9694B">
        <w:rPr>
          <w:sz w:val="16"/>
          <w:szCs w:val="16"/>
        </w:rPr>
        <w:t>Source: author’s calculations using model output</w:t>
      </w:r>
      <w:r>
        <w:rPr>
          <w:sz w:val="16"/>
          <w:szCs w:val="16"/>
        </w:rPr>
        <w:t>s</w:t>
      </w:r>
      <w:r w:rsidRPr="00E9694B">
        <w:rPr>
          <w:sz w:val="16"/>
          <w:szCs w:val="16"/>
        </w:rPr>
        <w:t xml:space="preserve"> corresponding to the reference scenario, and nutrient conversi</w:t>
      </w:r>
      <w:r w:rsidRPr="00327B53">
        <w:rPr>
          <w:sz w:val="16"/>
          <w:szCs w:val="16"/>
        </w:rPr>
        <w:t>on rates (</w:t>
      </w:r>
      <w:r w:rsidRPr="00327B53">
        <w:rPr>
          <w:sz w:val="16"/>
          <w:szCs w:val="16"/>
        </w:rPr>
        <w:fldChar w:fldCharType="begin"/>
      </w:r>
      <w:r w:rsidRPr="00327B53">
        <w:rPr>
          <w:sz w:val="16"/>
          <w:szCs w:val="16"/>
        </w:rPr>
        <w:instrText xml:space="preserve"> REF _Ref475539002 \h </w:instrText>
      </w:r>
      <w:r>
        <w:rPr>
          <w:sz w:val="16"/>
          <w:szCs w:val="16"/>
        </w:rPr>
        <w:instrText xml:space="preserve"> \* MERGEFORMAT </w:instrText>
      </w:r>
      <w:r w:rsidRPr="00327B53">
        <w:rPr>
          <w:sz w:val="16"/>
          <w:szCs w:val="16"/>
        </w:rPr>
      </w:r>
      <w:r w:rsidRPr="00327B53">
        <w:rPr>
          <w:sz w:val="16"/>
          <w:szCs w:val="16"/>
        </w:rPr>
        <w:fldChar w:fldCharType="separate"/>
      </w:r>
      <w:r w:rsidRPr="00A129B5">
        <w:rPr>
          <w:sz w:val="16"/>
          <w:szCs w:val="16"/>
        </w:rPr>
        <w:t xml:space="preserve">SI Table </w:t>
      </w:r>
      <w:r w:rsidRPr="00A129B5">
        <w:rPr>
          <w:noProof/>
          <w:sz w:val="16"/>
          <w:szCs w:val="16"/>
        </w:rPr>
        <w:t>2</w:t>
      </w:r>
      <w:r w:rsidRPr="00327B53">
        <w:rPr>
          <w:sz w:val="16"/>
          <w:szCs w:val="16"/>
        </w:rPr>
        <w:fldChar w:fldCharType="end"/>
      </w:r>
      <w:r w:rsidRPr="00327B53">
        <w:rPr>
          <w:sz w:val="16"/>
          <w:szCs w:val="16"/>
        </w:rPr>
        <w:t>)</w:t>
      </w:r>
      <w:r>
        <w:rPr>
          <w:sz w:val="16"/>
          <w:szCs w:val="16"/>
        </w:rPr>
        <w:t>.</w:t>
      </w:r>
    </w:p>
    <w:p w14:paraId="73ADE2E3" w14:textId="77777777" w:rsidR="00E430E2" w:rsidRDefault="00E430E2" w:rsidP="00F10436">
      <w:pPr>
        <w:sectPr w:rsidR="00E430E2" w:rsidSect="00E92B3D">
          <w:pgSz w:w="16838" w:h="11906" w:orient="landscape" w:code="9"/>
          <w:pgMar w:top="1440" w:right="1440" w:bottom="1440" w:left="1440" w:header="720" w:footer="720" w:gutter="0"/>
          <w:pgNumType w:start="35"/>
          <w:cols w:space="720"/>
          <w:docGrid w:linePitch="360"/>
        </w:sectPr>
        <w:pPrChange w:id="10" w:author="Enahoro, Dolapo (ILRI)" w:date="2018-05-30T12:13:00Z">
          <w:pPr>
            <w:pStyle w:val="Caption"/>
          </w:pPr>
        </w:pPrChange>
      </w:pPr>
      <w:bookmarkStart w:id="11" w:name="_Ref460599727"/>
      <w:bookmarkStart w:id="12" w:name="_Toc469851964"/>
    </w:p>
    <w:p w14:paraId="70E60F74" w14:textId="6C37C37A" w:rsidR="00E430E2" w:rsidRDefault="00E430E2" w:rsidP="00E430E2">
      <w:pPr>
        <w:pStyle w:val="Caption"/>
      </w:pPr>
      <w:bookmarkStart w:id="13" w:name="_Ref486426953"/>
      <w:bookmarkEnd w:id="11"/>
      <w:r>
        <w:lastRenderedPageBreak/>
        <w:t xml:space="preserve">SI Table </w:t>
      </w:r>
      <w:r w:rsidR="00FC7815">
        <w:fldChar w:fldCharType="begin"/>
      </w:r>
      <w:r w:rsidR="00FC7815">
        <w:instrText xml:space="preserve"> SEQ SI_Table \* ARABIC </w:instrText>
      </w:r>
      <w:r w:rsidR="00FC7815">
        <w:fldChar w:fldCharType="separate"/>
      </w:r>
      <w:r w:rsidR="002F1E02">
        <w:rPr>
          <w:noProof/>
        </w:rPr>
        <w:t>6</w:t>
      </w:r>
      <w:r w:rsidR="00FC7815">
        <w:rPr>
          <w:noProof/>
        </w:rPr>
        <w:fldChar w:fldCharType="end"/>
      </w:r>
      <w:bookmarkEnd w:id="13"/>
      <w:r>
        <w:t>: Scenario projections on total household demand and net trade of livestock-derived foods, by country</w:t>
      </w:r>
      <w:bookmarkEnd w:id="12"/>
      <w:r>
        <w:t xml:space="preserve"> </w:t>
      </w:r>
    </w:p>
    <w:tbl>
      <w:tblPr>
        <w:tblW w:w="11040" w:type="dxa"/>
        <w:tblInd w:w="93" w:type="dxa"/>
        <w:tblLook w:val="04A0" w:firstRow="1" w:lastRow="0" w:firstColumn="1" w:lastColumn="0" w:noHBand="0" w:noVBand="1"/>
      </w:tblPr>
      <w:tblGrid>
        <w:gridCol w:w="1070"/>
        <w:gridCol w:w="1116"/>
        <w:gridCol w:w="1095"/>
        <w:gridCol w:w="1021"/>
        <w:gridCol w:w="1244"/>
        <w:gridCol w:w="1095"/>
        <w:gridCol w:w="1114"/>
        <w:gridCol w:w="1095"/>
        <w:gridCol w:w="1095"/>
        <w:gridCol w:w="1095"/>
      </w:tblGrid>
      <w:tr w:rsidR="00E430E2" w:rsidRPr="00E9694B" w14:paraId="70DC651B" w14:textId="77777777" w:rsidTr="000D7F75">
        <w:trPr>
          <w:trHeight w:val="300"/>
        </w:trPr>
        <w:tc>
          <w:tcPr>
            <w:tcW w:w="1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4EBD20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Scenario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5E5E86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Food Groups*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11B3A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Burkina</w:t>
            </w:r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25C74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Ethiopia</w:t>
            </w:r>
          </w:p>
        </w:tc>
        <w:tc>
          <w:tcPr>
            <w:tcW w:w="12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5B2F8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India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3A7C9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Kenya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CAC26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Nicaragua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91254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Tanzania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4F637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A89EA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Vietnam</w:t>
            </w:r>
          </w:p>
        </w:tc>
      </w:tr>
      <w:tr w:rsidR="00E430E2" w:rsidRPr="00E9694B" w14:paraId="61C7952A" w14:textId="77777777" w:rsidTr="000D7F75">
        <w:trPr>
          <w:trHeight w:val="300"/>
        </w:trPr>
        <w:tc>
          <w:tcPr>
            <w:tcW w:w="107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521FAC3A" w14:textId="77777777" w:rsidR="00E430E2" w:rsidRPr="00E9694B" w:rsidRDefault="00E430E2" w:rsidP="000D7F7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High Grow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1F0AC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Eggs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E639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06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F812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59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9B0B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8,67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C711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47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C0DD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C0D0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72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CC58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0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2627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08 </w:t>
            </w:r>
          </w:p>
        </w:tc>
      </w:tr>
      <w:tr w:rsidR="00E430E2" w:rsidRPr="00E9694B" w14:paraId="7ABCB9BA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B25FB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0F128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Eggs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6821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12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A476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(132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3504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(2,505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C982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18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5E58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2A82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43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9F10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16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F917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35)</w:t>
            </w:r>
          </w:p>
        </w:tc>
      </w:tr>
      <w:tr w:rsidR="00E430E2" w:rsidRPr="00E9694B" w14:paraId="775991D6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52E0E8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F12C5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Milk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EB56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211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252A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3,347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91AB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155,316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2E71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5,415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7A2D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50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ECAE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5,34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ACDC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4,202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4CDD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891 </w:t>
            </w:r>
          </w:p>
        </w:tc>
      </w:tr>
      <w:tr w:rsidR="00E430E2" w:rsidRPr="00E9694B" w14:paraId="7F001D12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23CABC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963CC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Milk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61EB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641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63C4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910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4820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70,776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C625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39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6693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262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0591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2,374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6EB4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2,170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DACE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1,414)</w:t>
            </w:r>
          </w:p>
        </w:tc>
      </w:tr>
      <w:tr w:rsidR="00E430E2" w:rsidRPr="00E9694B" w14:paraId="52175856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26829F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1F787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oultry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E72B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405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36A0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293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7C4C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26,382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489D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21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7DF0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5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31F8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557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D42A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56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3CF6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500 </w:t>
            </w:r>
          </w:p>
        </w:tc>
      </w:tr>
      <w:tr w:rsidR="00E430E2" w:rsidRPr="00E9694B" w14:paraId="1EE934B6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4A4B98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E6D50A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oultry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CA2E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59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2A8F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89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93A9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(17,256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A711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33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0D02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8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E315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90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8F51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329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0124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99)</w:t>
            </w:r>
          </w:p>
        </w:tc>
      </w:tr>
      <w:tr w:rsidR="00E430E2" w:rsidRPr="00E9694B" w14:paraId="1861B341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97EF9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CEC2D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ig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6072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86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C3FF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16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F1C2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 91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714A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87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0FFE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4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5E63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0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E50C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3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ED3D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4,711 </w:t>
            </w:r>
          </w:p>
        </w:tc>
      </w:tr>
      <w:tr w:rsidR="00E430E2" w:rsidRPr="00E9694B" w14:paraId="1FD5FD1A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7268E6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32757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ig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2155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   3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9E87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(5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84E6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1,57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5E86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57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2208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2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66B6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79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232A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328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DA59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02 </w:t>
            </w:r>
          </w:p>
        </w:tc>
      </w:tr>
      <w:tr w:rsidR="00E430E2" w:rsidRPr="00E9694B" w14:paraId="15628797" w14:textId="77777777" w:rsidTr="000D7F75">
        <w:trPr>
          <w:trHeight w:val="6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5B9C3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84FF0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</w:rPr>
              <w:t>Beef or lamb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7FAD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669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FFC4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1,405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D08C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7,91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698D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678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2C5E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52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E04A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710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66D0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254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1ECB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36 </w:t>
            </w:r>
          </w:p>
        </w:tc>
      </w:tr>
      <w:tr w:rsidR="00E430E2" w:rsidRPr="00E9694B" w14:paraId="4132BB9B" w14:textId="77777777" w:rsidTr="000D7F75">
        <w:trPr>
          <w:trHeight w:val="6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F8694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7EC605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</w:rPr>
              <w:t>Beef or lamb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392B2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1,086)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390B2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458 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6E83E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1,499 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C81F5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48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6763B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54 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6A0B4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395)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4040F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735)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0851B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91)</w:t>
            </w:r>
          </w:p>
        </w:tc>
      </w:tr>
      <w:tr w:rsidR="00E430E2" w:rsidRPr="00E9694B" w14:paraId="3CC792BB" w14:textId="77777777" w:rsidTr="000D7F75">
        <w:trPr>
          <w:trHeight w:val="300"/>
        </w:trPr>
        <w:tc>
          <w:tcPr>
            <w:tcW w:w="107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52540E03" w14:textId="048A59E2" w:rsidR="00E430E2" w:rsidRPr="00E9694B" w:rsidRDefault="00CB2791" w:rsidP="000D7F7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</w:rPr>
              <w:t>Moderate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</w:t>
            </w:r>
            <w:r w:rsidR="00E430E2"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Grow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AA67B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Eggs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A0DD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95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268E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47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EE6F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8,112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F806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22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DADD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3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2AA0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72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2C79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10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F799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561 </w:t>
            </w:r>
          </w:p>
        </w:tc>
      </w:tr>
      <w:tr w:rsidR="00E430E2" w:rsidRPr="00E9694B" w14:paraId="4ED37234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F54EED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5C99D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Eggs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567E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97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FCA4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(119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086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(1,769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38EF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88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FC73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B232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44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0B7F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18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EFB1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92)</w:t>
            </w:r>
          </w:p>
        </w:tc>
      </w:tr>
      <w:tr w:rsidR="00E430E2" w:rsidRPr="00E9694B" w14:paraId="667CB987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0D10E5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208E4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Milk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E1B3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180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80C3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3,581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A5D9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161,32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57D7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6,037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B11A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56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0075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5,66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62A6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4,58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5D29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842 </w:t>
            </w:r>
          </w:p>
        </w:tc>
      </w:tr>
      <w:tr w:rsidR="00E430E2" w:rsidRPr="00E9694B" w14:paraId="21F8B97E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E6659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D4C4E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Milk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374D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621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7281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588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AB49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63,852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F708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34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BE8A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7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9BFD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2,727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24FB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2,600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9C00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1,367)</w:t>
            </w:r>
          </w:p>
        </w:tc>
      </w:tr>
      <w:tr w:rsidR="00E430E2" w:rsidRPr="00E9694B" w14:paraId="14878978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F0CE4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2703E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oultry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EEF3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330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C19E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264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97AC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19,33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6B91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66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7A10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60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9E16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49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7EED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506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175F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383 </w:t>
            </w:r>
          </w:p>
        </w:tc>
      </w:tr>
      <w:tr w:rsidR="00E430E2" w:rsidRPr="00E9694B" w14:paraId="54910229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B17EA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53F5F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oultry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04B9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94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0BC8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74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DEE6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(10,977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07B7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83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DD3C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27F0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45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0853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87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4508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87)</w:t>
            </w:r>
          </w:p>
        </w:tc>
      </w:tr>
      <w:tr w:rsidR="00E430E2" w:rsidRPr="00E9694B" w14:paraId="220A5704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0CB98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37748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ig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EF14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48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B298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13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4053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 940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9EB0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72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A144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9C6F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9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3726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3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9F1B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4,601 </w:t>
            </w:r>
          </w:p>
        </w:tc>
      </w:tr>
      <w:tr w:rsidR="00E430E2" w:rsidRPr="00E9694B" w14:paraId="5A7EB9FD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B8F90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035C9A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ig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5ABD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33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D387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(3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CB26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1,49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6077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42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85FF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5EEA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70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2574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329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B6FD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13 </w:t>
            </w:r>
          </w:p>
        </w:tc>
      </w:tr>
      <w:tr w:rsidR="00E430E2" w:rsidRPr="00E9694B" w14:paraId="1E5FB316" w14:textId="77777777" w:rsidTr="000D7F75">
        <w:trPr>
          <w:trHeight w:val="6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B2053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7DD9F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</w:rPr>
              <w:t>Beef or lamb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F457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382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9190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1,451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14AB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7,896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BA14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636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7CC9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54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0403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716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CD19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20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0F2C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11 </w:t>
            </w:r>
          </w:p>
        </w:tc>
      </w:tr>
      <w:tr w:rsidR="00E430E2" w:rsidRPr="00E9694B" w14:paraId="04E1FB91" w14:textId="77777777" w:rsidTr="000D7F75">
        <w:trPr>
          <w:trHeight w:val="285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8661C3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05495C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</w:rPr>
              <w:t>Beef or lamb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022D6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819)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93F6B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350 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6DD7A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1,248 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F7DD0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59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E7B6A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40 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560AD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452)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EACE7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709)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FFAEC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80)</w:t>
            </w:r>
          </w:p>
        </w:tc>
      </w:tr>
      <w:tr w:rsidR="00E430E2" w:rsidRPr="00E9694B" w14:paraId="7C6E4F92" w14:textId="77777777" w:rsidTr="000D7F75">
        <w:trPr>
          <w:trHeight w:val="300"/>
        </w:trPr>
        <w:tc>
          <w:tcPr>
            <w:tcW w:w="10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6C7C9E59" w14:textId="77777777" w:rsidR="00E430E2" w:rsidRPr="00E9694B" w:rsidRDefault="00E430E2" w:rsidP="000D7F7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03D3B0C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6B3159E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F52885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7C45965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4A6A4C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80B963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4F8DCF5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0E57E18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C74806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</w:tr>
      <w:tr w:rsidR="00E430E2" w:rsidRPr="00E9694B" w14:paraId="2DE36D99" w14:textId="77777777" w:rsidTr="000D7F75">
        <w:trPr>
          <w:trHeight w:val="300"/>
        </w:trPr>
        <w:tc>
          <w:tcPr>
            <w:tcW w:w="107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2EEF8CAD" w14:textId="77777777" w:rsidR="00E430E2" w:rsidRPr="00E9694B" w:rsidRDefault="00E430E2" w:rsidP="000D7F7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36F48D6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EE1B05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336C01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74EF7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F13039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77D988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850BF9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CD1FFA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F4AA68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</w:tr>
      <w:tr w:rsidR="00E430E2" w:rsidRPr="00E9694B" w14:paraId="786BD040" w14:textId="77777777" w:rsidTr="000D7F75">
        <w:trPr>
          <w:trHeight w:val="300"/>
        </w:trPr>
        <w:tc>
          <w:tcPr>
            <w:tcW w:w="107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08F05749" w14:textId="77777777" w:rsidR="00E430E2" w:rsidRPr="00E9694B" w:rsidRDefault="00E430E2" w:rsidP="000D7F7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075130B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0C5870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4D944F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E37D7D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F60A66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9DC9FF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FF101A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BD9050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FA2177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</w:tr>
      <w:tr w:rsidR="00E430E2" w:rsidRPr="00E9694B" w14:paraId="2340CFE3" w14:textId="77777777" w:rsidTr="000D7F75">
        <w:trPr>
          <w:trHeight w:val="300"/>
        </w:trPr>
        <w:tc>
          <w:tcPr>
            <w:tcW w:w="11040" w:type="dxa"/>
            <w:gridSpan w:val="10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B213025" w14:textId="5877C7E0" w:rsidR="00E430E2" w:rsidRPr="00612F2C" w:rsidRDefault="00612F2C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612F2C">
              <w:rPr>
                <w:rFonts w:eastAsia="Times New Roman" w:cs="Times New Roman"/>
                <w:color w:val="000000"/>
                <w:sz w:val="16"/>
                <w:szCs w:val="16"/>
              </w:rPr>
              <w:lastRenderedPageBreak/>
              <w:fldChar w:fldCharType="begin"/>
            </w:r>
            <w:r w:rsidRPr="00612F2C"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REF _Ref486426953 \h </w:instrText>
            </w:r>
            <w:r>
              <w:rPr>
                <w:rFonts w:eastAsia="Times New Roman" w:cs="Times New Roman"/>
                <w:color w:val="000000"/>
                <w:sz w:val="16"/>
                <w:szCs w:val="16"/>
              </w:rPr>
              <w:instrText xml:space="preserve"> \* MERGEFORMAT </w:instrText>
            </w:r>
            <w:r w:rsidRPr="00612F2C">
              <w:rPr>
                <w:rFonts w:eastAsia="Times New Roman" w:cs="Times New Roman"/>
                <w:color w:val="000000"/>
                <w:sz w:val="16"/>
                <w:szCs w:val="16"/>
              </w:rPr>
            </w:r>
            <w:r w:rsidRPr="00612F2C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separate"/>
            </w:r>
            <w:r w:rsidRPr="00612F2C">
              <w:rPr>
                <w:sz w:val="16"/>
                <w:szCs w:val="16"/>
              </w:rPr>
              <w:t xml:space="preserve">SI Table </w:t>
            </w:r>
            <w:r w:rsidRPr="00612F2C">
              <w:rPr>
                <w:noProof/>
                <w:sz w:val="16"/>
                <w:szCs w:val="16"/>
              </w:rPr>
              <w:t>6</w:t>
            </w:r>
            <w:r w:rsidRPr="00612F2C">
              <w:rPr>
                <w:rFonts w:eastAsia="Times New Roman" w:cs="Times New Roman"/>
                <w:color w:val="000000"/>
                <w:sz w:val="16"/>
                <w:szCs w:val="16"/>
              </w:rPr>
              <w:fldChar w:fldCharType="end"/>
            </w:r>
            <w:r w:rsidRPr="00612F2C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</w:t>
            </w:r>
            <w:r w:rsidR="00E430E2" w:rsidRPr="00612F2C">
              <w:rPr>
                <w:rFonts w:eastAsia="Times New Roman" w:cs="Times New Roman"/>
                <w:color w:val="000000"/>
                <w:sz w:val="16"/>
                <w:szCs w:val="16"/>
              </w:rPr>
              <w:t>continued.</w:t>
            </w:r>
          </w:p>
        </w:tc>
      </w:tr>
      <w:tr w:rsidR="00E430E2" w:rsidRPr="00E9694B" w14:paraId="3EB97748" w14:textId="77777777" w:rsidTr="000D7F75">
        <w:trPr>
          <w:trHeight w:val="300"/>
        </w:trPr>
        <w:tc>
          <w:tcPr>
            <w:tcW w:w="1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8740625" w14:textId="77777777" w:rsidR="00E430E2" w:rsidRPr="00E9694B" w:rsidRDefault="00E430E2" w:rsidP="000D7F7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Scenario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61C624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Food Groups*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9F3176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Burkina</w:t>
            </w:r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DD5D3E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Ethiopia</w:t>
            </w:r>
          </w:p>
        </w:tc>
        <w:tc>
          <w:tcPr>
            <w:tcW w:w="12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2F776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India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B04512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Kenya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FAA41E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Nicaragua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1AFE52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Tanzania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F6207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449652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Vietnam</w:t>
            </w:r>
          </w:p>
        </w:tc>
      </w:tr>
      <w:tr w:rsidR="00E430E2" w:rsidRPr="00E9694B" w14:paraId="35190BD4" w14:textId="77777777" w:rsidTr="000D7F75">
        <w:trPr>
          <w:trHeight w:val="300"/>
        </w:trPr>
        <w:tc>
          <w:tcPr>
            <w:tcW w:w="107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6C21EC55" w14:textId="77777777" w:rsidR="00E430E2" w:rsidRPr="00E9694B" w:rsidRDefault="00E430E2" w:rsidP="000D7F7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Low Growth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C74574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Eggs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586A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82 </w:t>
            </w:r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A92B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38 </w:t>
            </w:r>
          </w:p>
        </w:tc>
        <w:tc>
          <w:tcPr>
            <w:tcW w:w="12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C956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7,400 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D9A7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19 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BAAA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39 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EF0B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71 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61FE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10 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1F4C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532 </w:t>
            </w:r>
          </w:p>
        </w:tc>
      </w:tr>
      <w:tr w:rsidR="00E430E2" w:rsidRPr="00E9694B" w14:paraId="37B56EF2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CE7961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B74B9A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Eggs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4283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82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6D3D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(110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AACF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(957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B286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87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8A2C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1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94CB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44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1BB1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18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31F5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77)</w:t>
            </w:r>
          </w:p>
        </w:tc>
      </w:tr>
      <w:tr w:rsidR="00E430E2" w:rsidRPr="00E9694B" w14:paraId="7636DE09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6E11C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ADE82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Milk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FCB4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144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5411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3,946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F36A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168,46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12F1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7,532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9421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744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8CB5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5,95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C91E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4,97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7377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844 </w:t>
            </w:r>
          </w:p>
        </w:tc>
      </w:tr>
      <w:tr w:rsidR="00E430E2" w:rsidRPr="00E9694B" w14:paraId="0ABC57EA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1F1065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68E0AC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Milk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165B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611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6FD8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34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845A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52,114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436C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1,763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69C2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62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25E8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3,069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2899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3,083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5201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1,373)</w:t>
            </w:r>
          </w:p>
        </w:tc>
      </w:tr>
      <w:tr w:rsidR="00E430E2" w:rsidRPr="00E9694B" w14:paraId="7542D72F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6856BC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84548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oultry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AE77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57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E1A1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244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BD31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13,012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E51E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36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8F37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86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01EC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43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A75E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44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A6AE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307 </w:t>
            </w:r>
          </w:p>
        </w:tc>
      </w:tr>
      <w:tr w:rsidR="00E430E2" w:rsidRPr="00E9694B" w14:paraId="6EB7DE05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0460EA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ADCC3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oultry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FBA1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34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1C31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71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71E6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(5,560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7353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60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1048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7737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11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4FCC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47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1939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38)</w:t>
            </w:r>
          </w:p>
        </w:tc>
      </w:tr>
      <w:tr w:rsidR="00E430E2" w:rsidRPr="00E9694B" w14:paraId="4D30EE0C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ECD61A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28E71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ig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53A0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11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F5FD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11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C209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 98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AC26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65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1C8A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CA96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9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CC24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27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68F3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4,612 </w:t>
            </w:r>
          </w:p>
        </w:tc>
      </w:tr>
      <w:tr w:rsidR="00E430E2" w:rsidRPr="00E9694B" w14:paraId="28B24EC4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9291D9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623FB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ig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433D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58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5947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(1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CD56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1,350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45B4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36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FE63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6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F201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62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E41C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331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F71E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335)</w:t>
            </w:r>
          </w:p>
        </w:tc>
      </w:tr>
      <w:tr w:rsidR="00E430E2" w:rsidRPr="00E9694B" w14:paraId="0DF7A8C0" w14:textId="77777777" w:rsidTr="000D7F75">
        <w:trPr>
          <w:trHeight w:val="6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847B7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822C6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</w:rPr>
              <w:t>Beef or lamb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F060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108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7D9E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1,551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EF05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7,83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83F9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769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D080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9016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717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6B91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154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83CF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01 </w:t>
            </w:r>
          </w:p>
        </w:tc>
      </w:tr>
      <w:tr w:rsidR="00E430E2" w:rsidRPr="00E9694B" w14:paraId="238E52CE" w14:textId="77777777" w:rsidTr="000D7F75">
        <w:trPr>
          <w:trHeight w:val="6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11792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660EDB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</w:rPr>
              <w:t>Beef or lamb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8C296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571)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1BFB9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67 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8F1CF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 984 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57963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469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2A64F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14 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703F5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524)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3B67F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680)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113E4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90)</w:t>
            </w:r>
          </w:p>
        </w:tc>
      </w:tr>
      <w:tr w:rsidR="00E430E2" w:rsidRPr="00E9694B" w14:paraId="509809E7" w14:textId="77777777" w:rsidTr="000D7F75">
        <w:trPr>
          <w:trHeight w:val="300"/>
        </w:trPr>
        <w:tc>
          <w:tcPr>
            <w:tcW w:w="107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260B60BC" w14:textId="77777777" w:rsidR="00E430E2" w:rsidRPr="00E9694B" w:rsidRDefault="00E430E2" w:rsidP="000D7F7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Climate Chan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8AD31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Eggs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17F3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92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B052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45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07ED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8,07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F766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20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EBF3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3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A5A6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7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9F3F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0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0EB1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554 </w:t>
            </w:r>
          </w:p>
        </w:tc>
      </w:tr>
      <w:tr w:rsidR="00E430E2" w:rsidRPr="00E9694B" w14:paraId="02F906B4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C0CB5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46B6E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Eggs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4A3F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93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272C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(118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AEDE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(1,648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6739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87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C4CA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6823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43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EF52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17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0340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86)</w:t>
            </w:r>
          </w:p>
        </w:tc>
      </w:tr>
      <w:tr w:rsidR="00E430E2" w:rsidRPr="00E9694B" w14:paraId="352E5EB6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682E6A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6D803F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Milk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C87F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173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8C22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3,560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DCCF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160,74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DF48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6,010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9D69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56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A8E5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5,64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3628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4,56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743B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835 </w:t>
            </w:r>
          </w:p>
        </w:tc>
      </w:tr>
      <w:tr w:rsidR="00E430E2" w:rsidRPr="00E9694B" w14:paraId="0CC89E13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F436A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E2341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Milk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3F98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602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9180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591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B5F7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62,53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953E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26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4CDA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7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2B93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2,740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75CC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2,589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E045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(1,369)</w:t>
            </w:r>
          </w:p>
        </w:tc>
      </w:tr>
      <w:tr w:rsidR="00E430E2" w:rsidRPr="00E9694B" w14:paraId="73B5320F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765020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90C09E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oultry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3EB2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324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239D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259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30B1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19,05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D141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63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9CDE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57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C7B7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48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A7E8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496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5784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376 </w:t>
            </w:r>
          </w:p>
        </w:tc>
      </w:tr>
      <w:tr w:rsidR="00E430E2" w:rsidRPr="00E9694B" w14:paraId="388D3B11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94E4E9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2A4C2E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oultry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9393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184)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47E7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69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3AD3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(10,617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9BE2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80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F979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8082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36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E6B49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78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6873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62)</w:t>
            </w:r>
          </w:p>
        </w:tc>
      </w:tr>
      <w:tr w:rsidR="00E430E2" w:rsidRPr="00E9694B" w14:paraId="392ED381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D1FD3F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138DEF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ig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8F68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244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721D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13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A0BC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 92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3710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70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3937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5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D6DD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98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A8AC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2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A947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4,577 </w:t>
            </w:r>
          </w:p>
        </w:tc>
      </w:tr>
      <w:tr w:rsidR="00E430E2" w:rsidRPr="00E9694B" w14:paraId="2D96768E" w14:textId="77777777" w:rsidTr="000D7F75">
        <w:trPr>
          <w:trHeight w:val="3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74C4C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EAD894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>Pig meat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8BFE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42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73A4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(2)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4114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1,493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702C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41)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2FC3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1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294F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68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A5A92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320)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15068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  76 </w:t>
            </w:r>
          </w:p>
        </w:tc>
      </w:tr>
      <w:tr w:rsidR="00E430E2" w:rsidRPr="00E9694B" w14:paraId="39CD2E49" w14:textId="77777777" w:rsidTr="000D7F75">
        <w:trPr>
          <w:trHeight w:val="6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4EF81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9016F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</w:rPr>
              <w:t>Beef or lamb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D092C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369 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5BB5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1,442 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0069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7,831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8B12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621 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031B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54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FA3C1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700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9E30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1,199 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75B10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610 </w:t>
            </w:r>
          </w:p>
        </w:tc>
      </w:tr>
      <w:tr w:rsidR="00E430E2" w:rsidRPr="00E9694B" w14:paraId="41638D74" w14:textId="77777777" w:rsidTr="000D7F75">
        <w:trPr>
          <w:trHeight w:val="600"/>
        </w:trPr>
        <w:tc>
          <w:tcPr>
            <w:tcW w:w="10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F756636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5DEE83B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</w:rPr>
              <w:t>Beef or lamb</w:t>
            </w:r>
            <w:r w:rsidRPr="00E9694B"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7FE544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800)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8B46A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365 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21821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1,201 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8903B3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238)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5FC537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145 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1DAAFD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431)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35AE35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(696)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6922AA" w14:textId="77777777" w:rsidR="00E430E2" w:rsidRPr="00E9694B" w:rsidRDefault="00E430E2" w:rsidP="000D7F75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E9694B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             (84)</w:t>
            </w:r>
          </w:p>
        </w:tc>
      </w:tr>
    </w:tbl>
    <w:p w14:paraId="23366FBD" w14:textId="77777777" w:rsidR="00E430E2" w:rsidRPr="00E9694B" w:rsidRDefault="00E430E2" w:rsidP="00E430E2">
      <w:pPr>
        <w:spacing w:after="0" w:line="240" w:lineRule="auto"/>
        <w:rPr>
          <w:sz w:val="16"/>
          <w:szCs w:val="16"/>
        </w:rPr>
      </w:pPr>
      <w:r w:rsidRPr="00E9694B">
        <w:rPr>
          <w:sz w:val="16"/>
          <w:szCs w:val="16"/>
        </w:rPr>
        <w:t>*</w:t>
      </w:r>
      <w:r w:rsidRPr="00E9694B">
        <w:rPr>
          <w:sz w:val="16"/>
          <w:szCs w:val="16"/>
          <w:vertAlign w:val="superscript"/>
        </w:rPr>
        <w:t>1</w:t>
      </w:r>
      <w:r>
        <w:rPr>
          <w:sz w:val="16"/>
          <w:szCs w:val="16"/>
        </w:rPr>
        <w:t>T</w:t>
      </w:r>
      <w:r w:rsidRPr="00E9694B">
        <w:rPr>
          <w:sz w:val="16"/>
          <w:szCs w:val="16"/>
        </w:rPr>
        <w:t xml:space="preserve">otal demand by households; </w:t>
      </w:r>
      <w:r w:rsidRPr="00E9694B">
        <w:rPr>
          <w:sz w:val="16"/>
          <w:szCs w:val="16"/>
          <w:vertAlign w:val="superscript"/>
        </w:rPr>
        <w:t>2</w:t>
      </w:r>
      <w:r w:rsidRPr="00E9694B">
        <w:rPr>
          <w:sz w:val="16"/>
          <w:szCs w:val="16"/>
        </w:rPr>
        <w:t>net trade, parenthesis indicating net import situation</w:t>
      </w:r>
    </w:p>
    <w:p w14:paraId="36F7C09A" w14:textId="77777777" w:rsidR="000D7F75" w:rsidRDefault="000D7F75" w:rsidP="00F10436">
      <w:bookmarkStart w:id="14" w:name="_GoBack"/>
      <w:bookmarkEnd w:id="14"/>
    </w:p>
    <w:sectPr w:rsidR="000D7F75" w:rsidSect="000D7F75">
      <w:pgSz w:w="16838" w:h="11906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5D1CB28" w16cid:durableId="1CFF825B"/>
  <w16cid:commentId w16cid:paraId="3D9BD000" w16cid:durableId="1CFF825C"/>
  <w16cid:commentId w16cid:paraId="59AE5CD5" w16cid:durableId="1CFF825D"/>
  <w16cid:commentId w16cid:paraId="112C392A" w16cid:durableId="1CFF825E"/>
  <w16cid:commentId w16cid:paraId="6899B54E" w16cid:durableId="1CFF825F"/>
  <w16cid:commentId w16cid:paraId="46DA12A5" w16cid:durableId="1CFF85B1"/>
  <w16cid:commentId w16cid:paraId="452E7B58" w16cid:durableId="1CFF9161"/>
  <w16cid:commentId w16cid:paraId="51DFCF67" w16cid:durableId="1CFF9304"/>
  <w16cid:commentId w16cid:paraId="3F5699D7" w16cid:durableId="1CFF9B02"/>
  <w16cid:commentId w16cid:paraId="25CD830D" w16cid:durableId="1CFF99D3"/>
  <w16cid:commentId w16cid:paraId="52E4F015" w16cid:durableId="1CFF9AE2"/>
  <w16cid:commentId w16cid:paraId="7A2DFAD3" w16cid:durableId="1CFF9A98"/>
  <w16cid:commentId w16cid:paraId="711F015B" w16cid:durableId="1CFF9B55"/>
  <w16cid:commentId w16cid:paraId="61895D07" w16cid:durableId="1CFF9CDB"/>
  <w16cid:commentId w16cid:paraId="10C2E55A" w16cid:durableId="1CFF9DDD"/>
  <w16cid:commentId w16cid:paraId="669F2375" w16cid:durableId="1CFF9F62"/>
  <w16cid:commentId w16cid:paraId="244C63D7" w16cid:durableId="1CFFA038"/>
  <w16cid:commentId w16cid:paraId="5C43A0DE" w16cid:durableId="1CFFED60"/>
  <w16cid:commentId w16cid:paraId="5C6051A5" w16cid:durableId="1D03A1C3"/>
  <w16cid:commentId w16cid:paraId="25292EF0" w16cid:durableId="1D039E5D"/>
  <w16cid:commentId w16cid:paraId="22F88B7D" w16cid:durableId="1CFFA1FA"/>
  <w16cid:commentId w16cid:paraId="1524024F" w16cid:durableId="1CFFA272"/>
  <w16cid:commentId w16cid:paraId="0C0A1C29" w16cid:durableId="1CFFA2DB"/>
  <w16cid:commentId w16cid:paraId="46CC029B" w16cid:durableId="1CFFA360"/>
  <w16cid:commentId w16cid:paraId="314C8C9D" w16cid:durableId="1CFFA43F"/>
  <w16cid:commentId w16cid:paraId="5046A231" w16cid:durableId="1CFFA4E9"/>
  <w16cid:commentId w16cid:paraId="10CD80D1" w16cid:durableId="1D03A331"/>
  <w16cid:commentId w16cid:paraId="1A6D0D93" w16cid:durableId="1D0535B5"/>
  <w16cid:commentId w16cid:paraId="7FC467BA" w16cid:durableId="1D0536C5"/>
  <w16cid:commentId w16cid:paraId="0E3F01A1" w16cid:durableId="1D0549B7"/>
  <w16cid:commentId w16cid:paraId="1493DFE7" w16cid:durableId="1D0549CD"/>
  <w16cid:commentId w16cid:paraId="102BEBA1" w16cid:durableId="1D0738A8"/>
  <w16cid:commentId w16cid:paraId="2C3A3833" w16cid:durableId="1D0738EF"/>
  <w16cid:commentId w16cid:paraId="225E724B" w16cid:durableId="1CFF8260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EC6143B" w14:textId="77777777" w:rsidR="00FC7815" w:rsidRDefault="00FC7815" w:rsidP="00E51B6A">
      <w:pPr>
        <w:spacing w:after="0" w:line="240" w:lineRule="auto"/>
      </w:pPr>
      <w:r>
        <w:separator/>
      </w:r>
    </w:p>
  </w:endnote>
  <w:endnote w:type="continuationSeparator" w:id="0">
    <w:p w14:paraId="07F384DF" w14:textId="77777777" w:rsidR="00FC7815" w:rsidRDefault="00FC7815" w:rsidP="00E51B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35489899"/>
      <w:docPartObj>
        <w:docPartGallery w:val="Page Numbers (Bottom of Page)"/>
        <w:docPartUnique/>
      </w:docPartObj>
    </w:sdtPr>
    <w:sdtEndPr/>
    <w:sdtContent>
      <w:sdt>
        <w:sdtPr>
          <w:id w:val="-1265383988"/>
          <w:docPartObj>
            <w:docPartGallery w:val="Page Numbers (Top of Page)"/>
            <w:docPartUnique/>
          </w:docPartObj>
        </w:sdtPr>
        <w:sdtEndPr/>
        <w:sdtContent>
          <w:p w14:paraId="58029A84" w14:textId="34DE63A6" w:rsidR="004C3DEA" w:rsidRDefault="004C3DEA">
            <w:pPr>
              <w:pStyle w:val="Footer"/>
              <w:jc w:val="center"/>
            </w:pPr>
            <w:r>
              <w:rPr>
                <w:b/>
                <w:bCs/>
                <w:sz w:val="24"/>
                <w:szCs w:val="24"/>
              </w:rPr>
              <w:fldChar w:fldCharType="begin"/>
            </w:r>
            <w:r w:rsidRPr="00DA1A7F"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10436">
              <w:rPr>
                <w:b/>
                <w:bCs/>
                <w:noProof/>
              </w:rPr>
              <w:t>38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 w:rsidRPr="00262EF3"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10436">
              <w:rPr>
                <w:b/>
                <w:bCs/>
                <w:noProof/>
              </w:rPr>
              <w:t>11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6EE9117" w14:textId="77777777" w:rsidR="004C3DEA" w:rsidRDefault="004C3DEA" w:rsidP="000D7F75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7EDE52C" w14:textId="77777777" w:rsidR="00FC7815" w:rsidRDefault="00FC7815" w:rsidP="00E51B6A">
      <w:pPr>
        <w:spacing w:after="0" w:line="240" w:lineRule="auto"/>
      </w:pPr>
      <w:r>
        <w:separator/>
      </w:r>
    </w:p>
  </w:footnote>
  <w:footnote w:type="continuationSeparator" w:id="0">
    <w:p w14:paraId="14CC102A" w14:textId="77777777" w:rsidR="00FC7815" w:rsidRDefault="00FC7815" w:rsidP="00E51B6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0167F3"/>
    <w:multiLevelType w:val="hybridMultilevel"/>
    <w:tmpl w:val="E4646516"/>
    <w:lvl w:ilvl="0" w:tplc="E05E0EE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D8D79B8"/>
    <w:multiLevelType w:val="hybridMultilevel"/>
    <w:tmpl w:val="A75289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6B5744"/>
    <w:multiLevelType w:val="hybridMultilevel"/>
    <w:tmpl w:val="4E36F3D4"/>
    <w:lvl w:ilvl="0" w:tplc="D8281C98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4133E40"/>
    <w:multiLevelType w:val="hybridMultilevel"/>
    <w:tmpl w:val="701091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CD500D"/>
    <w:multiLevelType w:val="hybridMultilevel"/>
    <w:tmpl w:val="303CB320"/>
    <w:lvl w:ilvl="0" w:tplc="FEF0F672">
      <w:start w:val="30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C00331"/>
    <w:multiLevelType w:val="hybridMultilevel"/>
    <w:tmpl w:val="7DFE024C"/>
    <w:lvl w:ilvl="0" w:tplc="82427E2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9B3E8F"/>
    <w:multiLevelType w:val="hybridMultilevel"/>
    <w:tmpl w:val="955C88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D8E0FB6"/>
    <w:multiLevelType w:val="hybridMultilevel"/>
    <w:tmpl w:val="BE741E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DAF7E43"/>
    <w:multiLevelType w:val="hybridMultilevel"/>
    <w:tmpl w:val="2F52B3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001031F"/>
    <w:multiLevelType w:val="hybridMultilevel"/>
    <w:tmpl w:val="C6C89F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5810D30"/>
    <w:multiLevelType w:val="hybridMultilevel"/>
    <w:tmpl w:val="3C505A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1943F47"/>
    <w:multiLevelType w:val="hybridMultilevel"/>
    <w:tmpl w:val="F9BAEADC"/>
    <w:lvl w:ilvl="0" w:tplc="3C60BFDC">
      <w:start w:val="1226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4F024FD"/>
    <w:multiLevelType w:val="hybridMultilevel"/>
    <w:tmpl w:val="9444992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36924A97"/>
    <w:multiLevelType w:val="hybridMultilevel"/>
    <w:tmpl w:val="E8F21B7E"/>
    <w:lvl w:ilvl="0" w:tplc="AB76515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7090187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5" w15:restartNumberingAfterBreak="0">
    <w:nsid w:val="4572777F"/>
    <w:multiLevelType w:val="hybridMultilevel"/>
    <w:tmpl w:val="6994BC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100237"/>
    <w:multiLevelType w:val="hybridMultilevel"/>
    <w:tmpl w:val="2C7851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9E10F38"/>
    <w:multiLevelType w:val="hybridMultilevel"/>
    <w:tmpl w:val="69C4F3E4"/>
    <w:lvl w:ilvl="0" w:tplc="58180E14">
      <w:start w:val="30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A4573B2"/>
    <w:multiLevelType w:val="hybridMultilevel"/>
    <w:tmpl w:val="65803F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D1972A1"/>
    <w:multiLevelType w:val="hybridMultilevel"/>
    <w:tmpl w:val="70C6BC7E"/>
    <w:lvl w:ilvl="0" w:tplc="68EEF9C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DCF4E95"/>
    <w:multiLevelType w:val="hybridMultilevel"/>
    <w:tmpl w:val="55A8778A"/>
    <w:lvl w:ilvl="0" w:tplc="54BC1344">
      <w:start w:val="6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21525BA"/>
    <w:multiLevelType w:val="hybridMultilevel"/>
    <w:tmpl w:val="19D66E96"/>
    <w:lvl w:ilvl="0" w:tplc="0FA6CAE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398336B"/>
    <w:multiLevelType w:val="hybridMultilevel"/>
    <w:tmpl w:val="A0FA0AEC"/>
    <w:lvl w:ilvl="0" w:tplc="E05E0EE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4BC6E15"/>
    <w:multiLevelType w:val="hybridMultilevel"/>
    <w:tmpl w:val="8B3E74DC"/>
    <w:lvl w:ilvl="0" w:tplc="29E6E632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62D4778"/>
    <w:multiLevelType w:val="hybridMultilevel"/>
    <w:tmpl w:val="F1C82C6C"/>
    <w:lvl w:ilvl="0" w:tplc="04090013">
      <w:start w:val="1"/>
      <w:numFmt w:val="upperRoman"/>
      <w:lvlText w:val="%1."/>
      <w:lvlJc w:val="right"/>
      <w:pPr>
        <w:ind w:left="10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678D667D"/>
    <w:multiLevelType w:val="hybridMultilevel"/>
    <w:tmpl w:val="3364EE0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697C11F2"/>
    <w:multiLevelType w:val="hybridMultilevel"/>
    <w:tmpl w:val="3BD0FE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AF4914"/>
    <w:multiLevelType w:val="hybridMultilevel"/>
    <w:tmpl w:val="78444E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18F381D"/>
    <w:multiLevelType w:val="hybridMultilevel"/>
    <w:tmpl w:val="EB50E1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D3357BF"/>
    <w:multiLevelType w:val="hybridMultilevel"/>
    <w:tmpl w:val="1DCC5B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20"/>
  </w:num>
  <w:num w:numId="3">
    <w:abstractNumId w:val="3"/>
  </w:num>
  <w:num w:numId="4">
    <w:abstractNumId w:val="15"/>
  </w:num>
  <w:num w:numId="5">
    <w:abstractNumId w:val="6"/>
  </w:num>
  <w:num w:numId="6">
    <w:abstractNumId w:val="26"/>
  </w:num>
  <w:num w:numId="7">
    <w:abstractNumId w:val="0"/>
  </w:num>
  <w:num w:numId="8">
    <w:abstractNumId w:val="4"/>
  </w:num>
  <w:num w:numId="9">
    <w:abstractNumId w:val="22"/>
  </w:num>
  <w:num w:numId="10">
    <w:abstractNumId w:val="17"/>
  </w:num>
  <w:num w:numId="11">
    <w:abstractNumId w:val="25"/>
  </w:num>
  <w:num w:numId="12">
    <w:abstractNumId w:val="14"/>
  </w:num>
  <w:num w:numId="13">
    <w:abstractNumId w:val="24"/>
  </w:num>
  <w:num w:numId="14">
    <w:abstractNumId w:val="16"/>
  </w:num>
  <w:num w:numId="15">
    <w:abstractNumId w:val="28"/>
  </w:num>
  <w:num w:numId="16">
    <w:abstractNumId w:val="10"/>
  </w:num>
  <w:num w:numId="17">
    <w:abstractNumId w:val="11"/>
  </w:num>
  <w:num w:numId="18">
    <w:abstractNumId w:val="7"/>
  </w:num>
  <w:num w:numId="19">
    <w:abstractNumId w:val="18"/>
  </w:num>
  <w:num w:numId="20">
    <w:abstractNumId w:val="1"/>
  </w:num>
  <w:num w:numId="21">
    <w:abstractNumId w:val="12"/>
  </w:num>
  <w:num w:numId="22">
    <w:abstractNumId w:val="9"/>
  </w:num>
  <w:num w:numId="23">
    <w:abstractNumId w:val="19"/>
  </w:num>
  <w:num w:numId="24">
    <w:abstractNumId w:val="23"/>
  </w:num>
  <w:num w:numId="25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"/>
  </w:num>
  <w:num w:numId="27">
    <w:abstractNumId w:val="27"/>
  </w:num>
  <w:num w:numId="28">
    <w:abstractNumId w:val="8"/>
  </w:num>
  <w:num w:numId="29">
    <w:abstractNumId w:val="5"/>
  </w:num>
  <w:num w:numId="30">
    <w:abstractNumId w:val="21"/>
  </w:num>
  <w:num w:numId="31">
    <w:abstractNumId w:val="29"/>
  </w:num>
  <w:num w:numId="3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Enahoro, Dolapo (ILRI)">
    <w15:presenceInfo w15:providerId="None" w15:userId="Enahoro, Dolapo (ILRI)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430E2"/>
    <w:rsid w:val="0000044F"/>
    <w:rsid w:val="0000133B"/>
    <w:rsid w:val="00007387"/>
    <w:rsid w:val="0002213E"/>
    <w:rsid w:val="00026984"/>
    <w:rsid w:val="000309A3"/>
    <w:rsid w:val="00032732"/>
    <w:rsid w:val="000358BA"/>
    <w:rsid w:val="00040CC4"/>
    <w:rsid w:val="000511EE"/>
    <w:rsid w:val="00054258"/>
    <w:rsid w:val="00065F7A"/>
    <w:rsid w:val="00076A82"/>
    <w:rsid w:val="00080787"/>
    <w:rsid w:val="0009727A"/>
    <w:rsid w:val="00097E46"/>
    <w:rsid w:val="000A1B36"/>
    <w:rsid w:val="000B3488"/>
    <w:rsid w:val="000B3B95"/>
    <w:rsid w:val="000B7893"/>
    <w:rsid w:val="000C0C04"/>
    <w:rsid w:val="000C3D38"/>
    <w:rsid w:val="000C62B3"/>
    <w:rsid w:val="000C64B5"/>
    <w:rsid w:val="000C6772"/>
    <w:rsid w:val="000C6D42"/>
    <w:rsid w:val="000C78BB"/>
    <w:rsid w:val="000D0A08"/>
    <w:rsid w:val="000D0E15"/>
    <w:rsid w:val="000D3615"/>
    <w:rsid w:val="000D5000"/>
    <w:rsid w:val="000D755F"/>
    <w:rsid w:val="000D7F75"/>
    <w:rsid w:val="000E3F5B"/>
    <w:rsid w:val="000F0663"/>
    <w:rsid w:val="000F3B3D"/>
    <w:rsid w:val="000F4C7D"/>
    <w:rsid w:val="0010216D"/>
    <w:rsid w:val="0010263E"/>
    <w:rsid w:val="00103D80"/>
    <w:rsid w:val="00105B6B"/>
    <w:rsid w:val="001068A3"/>
    <w:rsid w:val="0011630D"/>
    <w:rsid w:val="0011703D"/>
    <w:rsid w:val="00123D68"/>
    <w:rsid w:val="00125029"/>
    <w:rsid w:val="001252F2"/>
    <w:rsid w:val="00130AF7"/>
    <w:rsid w:val="00134373"/>
    <w:rsid w:val="00141B45"/>
    <w:rsid w:val="00145C69"/>
    <w:rsid w:val="00151F8E"/>
    <w:rsid w:val="001628AB"/>
    <w:rsid w:val="00167A84"/>
    <w:rsid w:val="00170EA3"/>
    <w:rsid w:val="0017113B"/>
    <w:rsid w:val="001720AC"/>
    <w:rsid w:val="0017391D"/>
    <w:rsid w:val="001760A9"/>
    <w:rsid w:val="00176BE9"/>
    <w:rsid w:val="001806C0"/>
    <w:rsid w:val="0019283E"/>
    <w:rsid w:val="001960AC"/>
    <w:rsid w:val="00197F37"/>
    <w:rsid w:val="001A026B"/>
    <w:rsid w:val="001A03D8"/>
    <w:rsid w:val="001A32E2"/>
    <w:rsid w:val="001B246B"/>
    <w:rsid w:val="001B2DFD"/>
    <w:rsid w:val="001B3BF9"/>
    <w:rsid w:val="001B6080"/>
    <w:rsid w:val="001B6738"/>
    <w:rsid w:val="001C06A1"/>
    <w:rsid w:val="001C66C6"/>
    <w:rsid w:val="001C76EC"/>
    <w:rsid w:val="001E04D0"/>
    <w:rsid w:val="001E0F29"/>
    <w:rsid w:val="001E14C6"/>
    <w:rsid w:val="001E303C"/>
    <w:rsid w:val="001E6119"/>
    <w:rsid w:val="001F15C4"/>
    <w:rsid w:val="001F3F8C"/>
    <w:rsid w:val="001F5608"/>
    <w:rsid w:val="001F5B0D"/>
    <w:rsid w:val="0020015C"/>
    <w:rsid w:val="002004DB"/>
    <w:rsid w:val="0020182D"/>
    <w:rsid w:val="00210002"/>
    <w:rsid w:val="00211081"/>
    <w:rsid w:val="00217397"/>
    <w:rsid w:val="00217E99"/>
    <w:rsid w:val="002363A0"/>
    <w:rsid w:val="00236C46"/>
    <w:rsid w:val="00237FE1"/>
    <w:rsid w:val="00242C08"/>
    <w:rsid w:val="0024574B"/>
    <w:rsid w:val="0025275C"/>
    <w:rsid w:val="00253C81"/>
    <w:rsid w:val="00256188"/>
    <w:rsid w:val="00265D1F"/>
    <w:rsid w:val="00270C32"/>
    <w:rsid w:val="00280042"/>
    <w:rsid w:val="00281058"/>
    <w:rsid w:val="002849DA"/>
    <w:rsid w:val="00286650"/>
    <w:rsid w:val="00291529"/>
    <w:rsid w:val="002925DD"/>
    <w:rsid w:val="002A2109"/>
    <w:rsid w:val="002A22CD"/>
    <w:rsid w:val="002A47D3"/>
    <w:rsid w:val="002A4DF6"/>
    <w:rsid w:val="002A64B1"/>
    <w:rsid w:val="002B05DD"/>
    <w:rsid w:val="002B16FE"/>
    <w:rsid w:val="002B52AC"/>
    <w:rsid w:val="002B6E6F"/>
    <w:rsid w:val="002C021A"/>
    <w:rsid w:val="002C0243"/>
    <w:rsid w:val="002C4120"/>
    <w:rsid w:val="002C4188"/>
    <w:rsid w:val="002C6CE3"/>
    <w:rsid w:val="002C7285"/>
    <w:rsid w:val="002D059B"/>
    <w:rsid w:val="002D1711"/>
    <w:rsid w:val="002D1D09"/>
    <w:rsid w:val="002E53B9"/>
    <w:rsid w:val="002E57BF"/>
    <w:rsid w:val="002E7A93"/>
    <w:rsid w:val="002F1E02"/>
    <w:rsid w:val="002F773D"/>
    <w:rsid w:val="00300BD4"/>
    <w:rsid w:val="00305C08"/>
    <w:rsid w:val="00307119"/>
    <w:rsid w:val="00312FE6"/>
    <w:rsid w:val="00313943"/>
    <w:rsid w:val="00316CC4"/>
    <w:rsid w:val="00317721"/>
    <w:rsid w:val="00321929"/>
    <w:rsid w:val="00322225"/>
    <w:rsid w:val="00326321"/>
    <w:rsid w:val="00327983"/>
    <w:rsid w:val="00330917"/>
    <w:rsid w:val="00337A6C"/>
    <w:rsid w:val="00346413"/>
    <w:rsid w:val="00350C3C"/>
    <w:rsid w:val="00354AC3"/>
    <w:rsid w:val="00354E4D"/>
    <w:rsid w:val="0036571A"/>
    <w:rsid w:val="003666C7"/>
    <w:rsid w:val="00374522"/>
    <w:rsid w:val="00380DBA"/>
    <w:rsid w:val="0038517A"/>
    <w:rsid w:val="00385266"/>
    <w:rsid w:val="003935B7"/>
    <w:rsid w:val="003C1262"/>
    <w:rsid w:val="003C2B07"/>
    <w:rsid w:val="003C4822"/>
    <w:rsid w:val="003C6E56"/>
    <w:rsid w:val="003D1829"/>
    <w:rsid w:val="003D1DF2"/>
    <w:rsid w:val="003D5FD2"/>
    <w:rsid w:val="003D69A9"/>
    <w:rsid w:val="003E6B82"/>
    <w:rsid w:val="003E6D5E"/>
    <w:rsid w:val="003F1DBC"/>
    <w:rsid w:val="003F2833"/>
    <w:rsid w:val="003F5E2B"/>
    <w:rsid w:val="0040695C"/>
    <w:rsid w:val="00407A4A"/>
    <w:rsid w:val="0041277A"/>
    <w:rsid w:val="00417A6A"/>
    <w:rsid w:val="0042018A"/>
    <w:rsid w:val="0042114B"/>
    <w:rsid w:val="00423660"/>
    <w:rsid w:val="00426ADC"/>
    <w:rsid w:val="004338A0"/>
    <w:rsid w:val="00442C47"/>
    <w:rsid w:val="00446A71"/>
    <w:rsid w:val="00447D0B"/>
    <w:rsid w:val="00450593"/>
    <w:rsid w:val="004525DE"/>
    <w:rsid w:val="00454229"/>
    <w:rsid w:val="0045629C"/>
    <w:rsid w:val="00456D99"/>
    <w:rsid w:val="00461872"/>
    <w:rsid w:val="00465122"/>
    <w:rsid w:val="00465270"/>
    <w:rsid w:val="00475F7A"/>
    <w:rsid w:val="00477C42"/>
    <w:rsid w:val="004811B5"/>
    <w:rsid w:val="004871D7"/>
    <w:rsid w:val="00490D4D"/>
    <w:rsid w:val="00491E63"/>
    <w:rsid w:val="00493FBE"/>
    <w:rsid w:val="00494E99"/>
    <w:rsid w:val="004958BB"/>
    <w:rsid w:val="00496B0B"/>
    <w:rsid w:val="004A59B6"/>
    <w:rsid w:val="004A5BEA"/>
    <w:rsid w:val="004B10D1"/>
    <w:rsid w:val="004B246D"/>
    <w:rsid w:val="004B2A71"/>
    <w:rsid w:val="004B2DA0"/>
    <w:rsid w:val="004C22C0"/>
    <w:rsid w:val="004C3DEA"/>
    <w:rsid w:val="004C650C"/>
    <w:rsid w:val="004C6E58"/>
    <w:rsid w:val="004D0542"/>
    <w:rsid w:val="004D0617"/>
    <w:rsid w:val="004E5582"/>
    <w:rsid w:val="004E626E"/>
    <w:rsid w:val="004F1131"/>
    <w:rsid w:val="004F291A"/>
    <w:rsid w:val="00500126"/>
    <w:rsid w:val="00502755"/>
    <w:rsid w:val="00524792"/>
    <w:rsid w:val="00525BFF"/>
    <w:rsid w:val="00526F21"/>
    <w:rsid w:val="00534031"/>
    <w:rsid w:val="005342E1"/>
    <w:rsid w:val="0053643E"/>
    <w:rsid w:val="00540D55"/>
    <w:rsid w:val="005447DB"/>
    <w:rsid w:val="00546196"/>
    <w:rsid w:val="005477E5"/>
    <w:rsid w:val="005506AB"/>
    <w:rsid w:val="005511EC"/>
    <w:rsid w:val="00552270"/>
    <w:rsid w:val="005527B5"/>
    <w:rsid w:val="00554D1A"/>
    <w:rsid w:val="00560686"/>
    <w:rsid w:val="00560772"/>
    <w:rsid w:val="00560D42"/>
    <w:rsid w:val="00571277"/>
    <w:rsid w:val="00577034"/>
    <w:rsid w:val="0058018F"/>
    <w:rsid w:val="0058469C"/>
    <w:rsid w:val="0058773D"/>
    <w:rsid w:val="00593388"/>
    <w:rsid w:val="00594A7C"/>
    <w:rsid w:val="005A06A2"/>
    <w:rsid w:val="005A24A5"/>
    <w:rsid w:val="005A2D68"/>
    <w:rsid w:val="005A3528"/>
    <w:rsid w:val="005B636F"/>
    <w:rsid w:val="005B652D"/>
    <w:rsid w:val="005D2AC4"/>
    <w:rsid w:val="005D52C7"/>
    <w:rsid w:val="005D5EEC"/>
    <w:rsid w:val="005E1076"/>
    <w:rsid w:val="005E21B7"/>
    <w:rsid w:val="005E6ABD"/>
    <w:rsid w:val="005F263A"/>
    <w:rsid w:val="005F28F5"/>
    <w:rsid w:val="005F34FB"/>
    <w:rsid w:val="005F3BED"/>
    <w:rsid w:val="005F6FDA"/>
    <w:rsid w:val="005F7623"/>
    <w:rsid w:val="00600FC9"/>
    <w:rsid w:val="006033E4"/>
    <w:rsid w:val="00605DC0"/>
    <w:rsid w:val="00610FCB"/>
    <w:rsid w:val="00612F2C"/>
    <w:rsid w:val="00614664"/>
    <w:rsid w:val="006156CC"/>
    <w:rsid w:val="006156DB"/>
    <w:rsid w:val="006219D8"/>
    <w:rsid w:val="00622800"/>
    <w:rsid w:val="006262BF"/>
    <w:rsid w:val="00633F77"/>
    <w:rsid w:val="00635517"/>
    <w:rsid w:val="00636B14"/>
    <w:rsid w:val="00640C63"/>
    <w:rsid w:val="00653963"/>
    <w:rsid w:val="00653D6A"/>
    <w:rsid w:val="00654173"/>
    <w:rsid w:val="006727A5"/>
    <w:rsid w:val="006762D5"/>
    <w:rsid w:val="0069534B"/>
    <w:rsid w:val="00695E67"/>
    <w:rsid w:val="006A1E4A"/>
    <w:rsid w:val="006A36E2"/>
    <w:rsid w:val="006A7BDC"/>
    <w:rsid w:val="006B293F"/>
    <w:rsid w:val="006C1297"/>
    <w:rsid w:val="006C6791"/>
    <w:rsid w:val="006D31B8"/>
    <w:rsid w:val="006D3C40"/>
    <w:rsid w:val="006D53E0"/>
    <w:rsid w:val="006D5B2C"/>
    <w:rsid w:val="006E7354"/>
    <w:rsid w:val="006E7990"/>
    <w:rsid w:val="006E79FB"/>
    <w:rsid w:val="006F0BDC"/>
    <w:rsid w:val="006F1C70"/>
    <w:rsid w:val="006F5423"/>
    <w:rsid w:val="00700307"/>
    <w:rsid w:val="00717845"/>
    <w:rsid w:val="00723534"/>
    <w:rsid w:val="00725586"/>
    <w:rsid w:val="00732188"/>
    <w:rsid w:val="0073354E"/>
    <w:rsid w:val="00734637"/>
    <w:rsid w:val="007359D1"/>
    <w:rsid w:val="007430FC"/>
    <w:rsid w:val="00743875"/>
    <w:rsid w:val="00746C42"/>
    <w:rsid w:val="00750675"/>
    <w:rsid w:val="007517B4"/>
    <w:rsid w:val="00756968"/>
    <w:rsid w:val="00756D27"/>
    <w:rsid w:val="007578BA"/>
    <w:rsid w:val="007619E7"/>
    <w:rsid w:val="00763EC0"/>
    <w:rsid w:val="007661A7"/>
    <w:rsid w:val="00766F33"/>
    <w:rsid w:val="00770469"/>
    <w:rsid w:val="00777C43"/>
    <w:rsid w:val="007835F4"/>
    <w:rsid w:val="0078508D"/>
    <w:rsid w:val="007878A3"/>
    <w:rsid w:val="00793D05"/>
    <w:rsid w:val="00796620"/>
    <w:rsid w:val="007A1AC2"/>
    <w:rsid w:val="007A1E4B"/>
    <w:rsid w:val="007A65A2"/>
    <w:rsid w:val="007B13A5"/>
    <w:rsid w:val="007B1D6C"/>
    <w:rsid w:val="007B2589"/>
    <w:rsid w:val="007B2A5C"/>
    <w:rsid w:val="007B3DAD"/>
    <w:rsid w:val="007B5B4E"/>
    <w:rsid w:val="007B5BE3"/>
    <w:rsid w:val="007C0B46"/>
    <w:rsid w:val="007C161D"/>
    <w:rsid w:val="007C2B7E"/>
    <w:rsid w:val="007C2F1D"/>
    <w:rsid w:val="007D6AF2"/>
    <w:rsid w:val="007E112D"/>
    <w:rsid w:val="007E26C5"/>
    <w:rsid w:val="007E293F"/>
    <w:rsid w:val="007F04DE"/>
    <w:rsid w:val="007F2CA5"/>
    <w:rsid w:val="0080465B"/>
    <w:rsid w:val="0080519A"/>
    <w:rsid w:val="00805B01"/>
    <w:rsid w:val="00807BE0"/>
    <w:rsid w:val="0082230B"/>
    <w:rsid w:val="00826639"/>
    <w:rsid w:val="00833B26"/>
    <w:rsid w:val="00836FFB"/>
    <w:rsid w:val="008406D3"/>
    <w:rsid w:val="00845A7B"/>
    <w:rsid w:val="00852141"/>
    <w:rsid w:val="00863B98"/>
    <w:rsid w:val="008664BF"/>
    <w:rsid w:val="0086774E"/>
    <w:rsid w:val="00874197"/>
    <w:rsid w:val="00877380"/>
    <w:rsid w:val="00877548"/>
    <w:rsid w:val="00882C88"/>
    <w:rsid w:val="008855F2"/>
    <w:rsid w:val="0088591E"/>
    <w:rsid w:val="00887CD2"/>
    <w:rsid w:val="00892320"/>
    <w:rsid w:val="00893528"/>
    <w:rsid w:val="008942A5"/>
    <w:rsid w:val="00897B54"/>
    <w:rsid w:val="008A43AE"/>
    <w:rsid w:val="008A7226"/>
    <w:rsid w:val="008A7294"/>
    <w:rsid w:val="008A7D51"/>
    <w:rsid w:val="008B425F"/>
    <w:rsid w:val="008B7CF6"/>
    <w:rsid w:val="008C3D8D"/>
    <w:rsid w:val="008C64F3"/>
    <w:rsid w:val="008D16C6"/>
    <w:rsid w:val="008D40B2"/>
    <w:rsid w:val="008D440E"/>
    <w:rsid w:val="008E24DB"/>
    <w:rsid w:val="008E31BB"/>
    <w:rsid w:val="008E66FE"/>
    <w:rsid w:val="008E7676"/>
    <w:rsid w:val="008F3F2F"/>
    <w:rsid w:val="008F46DE"/>
    <w:rsid w:val="008F71DD"/>
    <w:rsid w:val="0090135B"/>
    <w:rsid w:val="009022EC"/>
    <w:rsid w:val="0090428A"/>
    <w:rsid w:val="00906B97"/>
    <w:rsid w:val="00911328"/>
    <w:rsid w:val="00911E37"/>
    <w:rsid w:val="00917E19"/>
    <w:rsid w:val="00922100"/>
    <w:rsid w:val="0092673C"/>
    <w:rsid w:val="009273D4"/>
    <w:rsid w:val="009276F7"/>
    <w:rsid w:val="00934A63"/>
    <w:rsid w:val="009426E5"/>
    <w:rsid w:val="0094274C"/>
    <w:rsid w:val="00943ED0"/>
    <w:rsid w:val="00952CB8"/>
    <w:rsid w:val="00961270"/>
    <w:rsid w:val="0096558B"/>
    <w:rsid w:val="00967405"/>
    <w:rsid w:val="009700D1"/>
    <w:rsid w:val="00971E41"/>
    <w:rsid w:val="00973F1F"/>
    <w:rsid w:val="00974BC6"/>
    <w:rsid w:val="0098066F"/>
    <w:rsid w:val="00980CB4"/>
    <w:rsid w:val="009823A0"/>
    <w:rsid w:val="0098698F"/>
    <w:rsid w:val="00990A8B"/>
    <w:rsid w:val="009929E4"/>
    <w:rsid w:val="00994BF7"/>
    <w:rsid w:val="0099582D"/>
    <w:rsid w:val="009A018D"/>
    <w:rsid w:val="009A1A0B"/>
    <w:rsid w:val="009A36D1"/>
    <w:rsid w:val="009A6683"/>
    <w:rsid w:val="009B180D"/>
    <w:rsid w:val="009B4CC7"/>
    <w:rsid w:val="009B6ED4"/>
    <w:rsid w:val="009E190F"/>
    <w:rsid w:val="009E79E2"/>
    <w:rsid w:val="009F2A27"/>
    <w:rsid w:val="009F419C"/>
    <w:rsid w:val="00A01233"/>
    <w:rsid w:val="00A02B60"/>
    <w:rsid w:val="00A16C7F"/>
    <w:rsid w:val="00A16CC9"/>
    <w:rsid w:val="00A25D70"/>
    <w:rsid w:val="00A279ED"/>
    <w:rsid w:val="00A3744F"/>
    <w:rsid w:val="00A40AAB"/>
    <w:rsid w:val="00A43874"/>
    <w:rsid w:val="00A46110"/>
    <w:rsid w:val="00A4784D"/>
    <w:rsid w:val="00A513C8"/>
    <w:rsid w:val="00A6159F"/>
    <w:rsid w:val="00A65F4C"/>
    <w:rsid w:val="00A737F4"/>
    <w:rsid w:val="00A77A79"/>
    <w:rsid w:val="00A81ECD"/>
    <w:rsid w:val="00A836BD"/>
    <w:rsid w:val="00A87FA6"/>
    <w:rsid w:val="00A910AB"/>
    <w:rsid w:val="00A94824"/>
    <w:rsid w:val="00AA3CB0"/>
    <w:rsid w:val="00AA3E86"/>
    <w:rsid w:val="00AA47C8"/>
    <w:rsid w:val="00AA6346"/>
    <w:rsid w:val="00AA6D15"/>
    <w:rsid w:val="00AA7366"/>
    <w:rsid w:val="00AB089F"/>
    <w:rsid w:val="00AB0DB0"/>
    <w:rsid w:val="00AB376C"/>
    <w:rsid w:val="00AB74DC"/>
    <w:rsid w:val="00AC42FF"/>
    <w:rsid w:val="00AC4F70"/>
    <w:rsid w:val="00AC74CC"/>
    <w:rsid w:val="00AD3BAD"/>
    <w:rsid w:val="00AD5761"/>
    <w:rsid w:val="00AE39C2"/>
    <w:rsid w:val="00B03019"/>
    <w:rsid w:val="00B03A3F"/>
    <w:rsid w:val="00B06290"/>
    <w:rsid w:val="00B067D4"/>
    <w:rsid w:val="00B11F67"/>
    <w:rsid w:val="00B13620"/>
    <w:rsid w:val="00B158B8"/>
    <w:rsid w:val="00B15D8E"/>
    <w:rsid w:val="00B17A58"/>
    <w:rsid w:val="00B2192B"/>
    <w:rsid w:val="00B25956"/>
    <w:rsid w:val="00B25EF9"/>
    <w:rsid w:val="00B407B8"/>
    <w:rsid w:val="00B45A31"/>
    <w:rsid w:val="00B4715D"/>
    <w:rsid w:val="00B479A5"/>
    <w:rsid w:val="00B53294"/>
    <w:rsid w:val="00B60D75"/>
    <w:rsid w:val="00B7081E"/>
    <w:rsid w:val="00B729E3"/>
    <w:rsid w:val="00B755E7"/>
    <w:rsid w:val="00B82BBC"/>
    <w:rsid w:val="00B95249"/>
    <w:rsid w:val="00BA065E"/>
    <w:rsid w:val="00BA522A"/>
    <w:rsid w:val="00BA58E4"/>
    <w:rsid w:val="00BA7238"/>
    <w:rsid w:val="00BB5392"/>
    <w:rsid w:val="00BC3102"/>
    <w:rsid w:val="00BC3509"/>
    <w:rsid w:val="00BC48B1"/>
    <w:rsid w:val="00BC5F65"/>
    <w:rsid w:val="00BD0074"/>
    <w:rsid w:val="00BD7D7B"/>
    <w:rsid w:val="00BE1FFA"/>
    <w:rsid w:val="00BE39CB"/>
    <w:rsid w:val="00BE584E"/>
    <w:rsid w:val="00BE64C6"/>
    <w:rsid w:val="00BE6C06"/>
    <w:rsid w:val="00BE6E9F"/>
    <w:rsid w:val="00BF11E5"/>
    <w:rsid w:val="00C06A5E"/>
    <w:rsid w:val="00C070F0"/>
    <w:rsid w:val="00C115BC"/>
    <w:rsid w:val="00C11DF4"/>
    <w:rsid w:val="00C165B3"/>
    <w:rsid w:val="00C20401"/>
    <w:rsid w:val="00C21B6B"/>
    <w:rsid w:val="00C31FFF"/>
    <w:rsid w:val="00C35056"/>
    <w:rsid w:val="00C3673D"/>
    <w:rsid w:val="00C413E6"/>
    <w:rsid w:val="00C51E69"/>
    <w:rsid w:val="00C630E8"/>
    <w:rsid w:val="00C70076"/>
    <w:rsid w:val="00C7157A"/>
    <w:rsid w:val="00C7307F"/>
    <w:rsid w:val="00C76C8A"/>
    <w:rsid w:val="00C8278F"/>
    <w:rsid w:val="00C925AC"/>
    <w:rsid w:val="00C96F14"/>
    <w:rsid w:val="00CA291D"/>
    <w:rsid w:val="00CA6261"/>
    <w:rsid w:val="00CA63AB"/>
    <w:rsid w:val="00CB10D0"/>
    <w:rsid w:val="00CB2117"/>
    <w:rsid w:val="00CB2791"/>
    <w:rsid w:val="00CB2C68"/>
    <w:rsid w:val="00CB36AD"/>
    <w:rsid w:val="00CB4548"/>
    <w:rsid w:val="00CB535E"/>
    <w:rsid w:val="00CC66C5"/>
    <w:rsid w:val="00CC6B7D"/>
    <w:rsid w:val="00CD24EC"/>
    <w:rsid w:val="00CD3144"/>
    <w:rsid w:val="00CD6C55"/>
    <w:rsid w:val="00CD7922"/>
    <w:rsid w:val="00CE0679"/>
    <w:rsid w:val="00CF3F40"/>
    <w:rsid w:val="00D019A7"/>
    <w:rsid w:val="00D06C7D"/>
    <w:rsid w:val="00D115FF"/>
    <w:rsid w:val="00D121C6"/>
    <w:rsid w:val="00D13FCD"/>
    <w:rsid w:val="00D151B9"/>
    <w:rsid w:val="00D20D4D"/>
    <w:rsid w:val="00D26979"/>
    <w:rsid w:val="00D45228"/>
    <w:rsid w:val="00D50E70"/>
    <w:rsid w:val="00D53B1E"/>
    <w:rsid w:val="00D560A0"/>
    <w:rsid w:val="00D5699D"/>
    <w:rsid w:val="00D60782"/>
    <w:rsid w:val="00D60B41"/>
    <w:rsid w:val="00D6470C"/>
    <w:rsid w:val="00D70005"/>
    <w:rsid w:val="00D74542"/>
    <w:rsid w:val="00D746D3"/>
    <w:rsid w:val="00D75AE6"/>
    <w:rsid w:val="00D767D4"/>
    <w:rsid w:val="00D76D00"/>
    <w:rsid w:val="00D83AC7"/>
    <w:rsid w:val="00D83CDB"/>
    <w:rsid w:val="00D931C0"/>
    <w:rsid w:val="00DA1A7F"/>
    <w:rsid w:val="00DA30C9"/>
    <w:rsid w:val="00DA3446"/>
    <w:rsid w:val="00DB6865"/>
    <w:rsid w:val="00DC5DE9"/>
    <w:rsid w:val="00DC7E85"/>
    <w:rsid w:val="00DD3345"/>
    <w:rsid w:val="00DD6CA8"/>
    <w:rsid w:val="00DE71FF"/>
    <w:rsid w:val="00DF4A7A"/>
    <w:rsid w:val="00DF56AC"/>
    <w:rsid w:val="00DF7EB8"/>
    <w:rsid w:val="00E00938"/>
    <w:rsid w:val="00E02C2C"/>
    <w:rsid w:val="00E06473"/>
    <w:rsid w:val="00E06B67"/>
    <w:rsid w:val="00E2315D"/>
    <w:rsid w:val="00E3308A"/>
    <w:rsid w:val="00E335EA"/>
    <w:rsid w:val="00E338CD"/>
    <w:rsid w:val="00E338FE"/>
    <w:rsid w:val="00E4150B"/>
    <w:rsid w:val="00E430E2"/>
    <w:rsid w:val="00E46933"/>
    <w:rsid w:val="00E50A44"/>
    <w:rsid w:val="00E51698"/>
    <w:rsid w:val="00E51B6A"/>
    <w:rsid w:val="00E52490"/>
    <w:rsid w:val="00E53B11"/>
    <w:rsid w:val="00E53C2C"/>
    <w:rsid w:val="00E57C72"/>
    <w:rsid w:val="00E6431F"/>
    <w:rsid w:val="00E645C8"/>
    <w:rsid w:val="00E65582"/>
    <w:rsid w:val="00E707C1"/>
    <w:rsid w:val="00E7188D"/>
    <w:rsid w:val="00E72266"/>
    <w:rsid w:val="00E73556"/>
    <w:rsid w:val="00E77CC0"/>
    <w:rsid w:val="00E92B3D"/>
    <w:rsid w:val="00E92F09"/>
    <w:rsid w:val="00E9653B"/>
    <w:rsid w:val="00E97DE3"/>
    <w:rsid w:val="00EA00A9"/>
    <w:rsid w:val="00EA22E0"/>
    <w:rsid w:val="00EA3825"/>
    <w:rsid w:val="00EA4D9F"/>
    <w:rsid w:val="00EA7AFD"/>
    <w:rsid w:val="00EB7114"/>
    <w:rsid w:val="00EC03ED"/>
    <w:rsid w:val="00EC467A"/>
    <w:rsid w:val="00EC490C"/>
    <w:rsid w:val="00EC6FC6"/>
    <w:rsid w:val="00ED0C92"/>
    <w:rsid w:val="00ED2F10"/>
    <w:rsid w:val="00ED73FD"/>
    <w:rsid w:val="00EE0A29"/>
    <w:rsid w:val="00EE0CDC"/>
    <w:rsid w:val="00EE5669"/>
    <w:rsid w:val="00EE73D8"/>
    <w:rsid w:val="00EF12B3"/>
    <w:rsid w:val="00EF3E0A"/>
    <w:rsid w:val="00EF734A"/>
    <w:rsid w:val="00F050D7"/>
    <w:rsid w:val="00F10436"/>
    <w:rsid w:val="00F1515F"/>
    <w:rsid w:val="00F16FC0"/>
    <w:rsid w:val="00F21A64"/>
    <w:rsid w:val="00F34F36"/>
    <w:rsid w:val="00F35D88"/>
    <w:rsid w:val="00F43739"/>
    <w:rsid w:val="00F44E7D"/>
    <w:rsid w:val="00F6632A"/>
    <w:rsid w:val="00F72DE2"/>
    <w:rsid w:val="00F74CD4"/>
    <w:rsid w:val="00F75E50"/>
    <w:rsid w:val="00F84E1E"/>
    <w:rsid w:val="00F86438"/>
    <w:rsid w:val="00F8692D"/>
    <w:rsid w:val="00F94C7B"/>
    <w:rsid w:val="00F976FE"/>
    <w:rsid w:val="00F9795E"/>
    <w:rsid w:val="00FA4EDA"/>
    <w:rsid w:val="00FA760F"/>
    <w:rsid w:val="00FB284C"/>
    <w:rsid w:val="00FB3AAC"/>
    <w:rsid w:val="00FB74CB"/>
    <w:rsid w:val="00FC20AC"/>
    <w:rsid w:val="00FC4FC8"/>
    <w:rsid w:val="00FC7815"/>
    <w:rsid w:val="00FD1FFF"/>
    <w:rsid w:val="00FD2909"/>
    <w:rsid w:val="00FE17E4"/>
    <w:rsid w:val="00FE2D44"/>
    <w:rsid w:val="00FF554C"/>
    <w:rsid w:val="00FF5B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D02D481"/>
  <w15:chartTrackingRefBased/>
  <w15:docId w15:val="{8018BA45-DB85-4A5D-A491-DA6E350B18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30E2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E430E2"/>
    <w:pPr>
      <w:keepNext/>
      <w:numPr>
        <w:numId w:val="12"/>
      </w:numPr>
      <w:spacing w:before="240" w:after="60" w:line="240" w:lineRule="auto"/>
      <w:outlineLvl w:val="0"/>
    </w:pPr>
    <w:rPr>
      <w:rFonts w:asciiTheme="majorHAnsi" w:eastAsiaTheme="majorEastAsia" w:hAnsiTheme="majorHAnsi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430E2"/>
    <w:pPr>
      <w:keepNext/>
      <w:keepLines/>
      <w:numPr>
        <w:ilvl w:val="1"/>
        <w:numId w:val="12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000000" w:themeColor="text1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430E2"/>
    <w:pPr>
      <w:keepNext/>
      <w:keepLines/>
      <w:numPr>
        <w:ilvl w:val="2"/>
        <w:numId w:val="12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430E2"/>
    <w:pPr>
      <w:keepNext/>
      <w:keepLines/>
      <w:numPr>
        <w:ilvl w:val="3"/>
        <w:numId w:val="1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430E2"/>
    <w:pPr>
      <w:keepNext/>
      <w:keepLines/>
      <w:numPr>
        <w:ilvl w:val="4"/>
        <w:numId w:val="12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430E2"/>
    <w:pPr>
      <w:keepNext/>
      <w:keepLines/>
      <w:numPr>
        <w:ilvl w:val="5"/>
        <w:numId w:val="12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430E2"/>
    <w:pPr>
      <w:keepNext/>
      <w:keepLines/>
      <w:numPr>
        <w:ilvl w:val="6"/>
        <w:numId w:val="1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430E2"/>
    <w:pPr>
      <w:keepNext/>
      <w:keepLines/>
      <w:numPr>
        <w:ilvl w:val="7"/>
        <w:numId w:val="1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430E2"/>
    <w:pPr>
      <w:keepNext/>
      <w:keepLines/>
      <w:numPr>
        <w:ilvl w:val="8"/>
        <w:numId w:val="1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430E2"/>
    <w:rPr>
      <w:rFonts w:asciiTheme="majorHAnsi" w:eastAsiaTheme="majorEastAsia" w:hAnsiTheme="majorHAnsi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430E2"/>
    <w:rPr>
      <w:rFonts w:asciiTheme="majorHAnsi" w:eastAsiaTheme="majorEastAsia" w:hAnsiTheme="majorHAnsi" w:cstheme="majorBidi"/>
      <w:b/>
      <w:bCs/>
      <w:color w:val="000000" w:themeColor="text1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E430E2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430E2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430E2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430E2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430E2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430E2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430E2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E430E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430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30E2"/>
  </w:style>
  <w:style w:type="paragraph" w:styleId="Footer">
    <w:name w:val="footer"/>
    <w:basedOn w:val="Normal"/>
    <w:link w:val="FooterChar"/>
    <w:uiPriority w:val="99"/>
    <w:unhideWhenUsed/>
    <w:rsid w:val="00E430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30E2"/>
  </w:style>
  <w:style w:type="paragraph" w:styleId="FootnoteText">
    <w:name w:val="footnote text"/>
    <w:basedOn w:val="Normal"/>
    <w:link w:val="FootnoteTextChar"/>
    <w:uiPriority w:val="99"/>
    <w:unhideWhenUsed/>
    <w:rsid w:val="00E430E2"/>
    <w:pPr>
      <w:spacing w:after="0" w:line="240" w:lineRule="auto"/>
    </w:pPr>
    <w:rPr>
      <w:rFonts w:eastAsiaTheme="minorEastAsia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430E2"/>
    <w:rPr>
      <w:rFonts w:eastAsiaTheme="minorEastAsia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E430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30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30E2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30E2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30E2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30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30E2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E430E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430E2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E430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430E2"/>
    <w:pPr>
      <w:spacing w:line="240" w:lineRule="auto"/>
    </w:pPr>
    <w:rPr>
      <w:b/>
      <w:bCs/>
      <w:color w:val="000000" w:themeColor="tex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E430E2"/>
    <w:pPr>
      <w:spacing w:after="0"/>
    </w:pPr>
  </w:style>
  <w:style w:type="paragraph" w:styleId="TOC1">
    <w:name w:val="toc 1"/>
    <w:basedOn w:val="Normal"/>
    <w:next w:val="Normal"/>
    <w:autoRedefine/>
    <w:uiPriority w:val="39"/>
    <w:unhideWhenUsed/>
    <w:rsid w:val="00E430E2"/>
    <w:pPr>
      <w:spacing w:before="120" w:after="120"/>
    </w:pPr>
    <w:rPr>
      <w:rFonts w:cs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E430E2"/>
    <w:pPr>
      <w:spacing w:after="0"/>
      <w:ind w:left="220"/>
    </w:pPr>
    <w:rPr>
      <w:rFonts w:cs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E430E2"/>
    <w:pPr>
      <w:spacing w:after="0"/>
      <w:ind w:left="440"/>
    </w:pPr>
    <w:rPr>
      <w:rFonts w:cs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E430E2"/>
    <w:pPr>
      <w:spacing w:after="0"/>
      <w:ind w:left="660"/>
    </w:pPr>
    <w:rPr>
      <w:rFonts w:cs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E430E2"/>
    <w:pPr>
      <w:spacing w:after="0"/>
      <w:ind w:left="880"/>
    </w:pPr>
    <w:rPr>
      <w:rFonts w:cs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E430E2"/>
    <w:pPr>
      <w:spacing w:after="0"/>
      <w:ind w:left="1100"/>
    </w:pPr>
    <w:rPr>
      <w:rFonts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E430E2"/>
    <w:pPr>
      <w:spacing w:after="0"/>
      <w:ind w:left="1320"/>
    </w:pPr>
    <w:rPr>
      <w:rFonts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E430E2"/>
    <w:pPr>
      <w:spacing w:after="0"/>
      <w:ind w:left="1540"/>
    </w:pPr>
    <w:rPr>
      <w:rFonts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E430E2"/>
    <w:pPr>
      <w:spacing w:after="0"/>
      <w:ind w:left="1760"/>
    </w:pPr>
    <w:rPr>
      <w:rFonts w:cstheme="minorHAns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E430E2"/>
    <w:pPr>
      <w:spacing w:after="0" w:line="240" w:lineRule="auto"/>
      <w:ind w:left="720" w:hanging="720"/>
    </w:pPr>
  </w:style>
  <w:style w:type="paragraph" w:customStyle="1" w:styleId="Default">
    <w:name w:val="Default"/>
    <w:rsid w:val="00E430E2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430E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30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430E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430E2"/>
    <w:rPr>
      <w:rFonts w:ascii="Calibri" w:hAnsi="Calibri" w:cs="Calibri"/>
      <w:noProof/>
    </w:rPr>
  </w:style>
  <w:style w:type="character" w:styleId="FootnoteReference">
    <w:name w:val="footnote reference"/>
    <w:basedOn w:val="DefaultParagraphFont"/>
    <w:uiPriority w:val="99"/>
    <w:semiHidden/>
    <w:unhideWhenUsed/>
    <w:rsid w:val="00BF11E5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2C412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3713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974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13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22796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4274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193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73629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1962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414933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269100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2607908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795194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5854995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491884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8980254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8350378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4339638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6118606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13726176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4957027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5382649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76830692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7306837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759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41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07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1301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5822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64880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07646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07296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2089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951808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5136769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7789626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901575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22349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271875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0480612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6182542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9377143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11771761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2121871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51519372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18810283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7768298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291952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426085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1974481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0750813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7377391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89879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9879379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17209341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00494136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622881338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2067365652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316493680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497379414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837307418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883717576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702587159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030304559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010566205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31347432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930771772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325673422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836572963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404913930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1492477317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304892535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35812694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209074838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688292526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693651264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608999446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210728042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876240728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718554730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328605784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1930187534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410003316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1668557443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870953677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743378230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403916099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1421410868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1645356302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340085622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1788238097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25655471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4532222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880714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529912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1231521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3953039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163694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943339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30065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274753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8028066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4461813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3679444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527617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9450460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447905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24" Type="http://schemas.microsoft.com/office/2016/09/relationships/commentsIds" Target="commentsIds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ndb.nal.usda.gov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37FAD48B-B859-45A2-B555-DD27995C1D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1</Pages>
  <Words>3361</Words>
  <Characters>19160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nahoro, Dolapo (ILRI)</dc:creator>
  <cp:keywords/>
  <dc:description/>
  <cp:lastModifiedBy>Enahoro, Dolapo (ILRI)</cp:lastModifiedBy>
  <cp:revision>3</cp:revision>
  <dcterms:created xsi:type="dcterms:W3CDTF">2018-05-30T12:12:00Z</dcterms:created>
  <dcterms:modified xsi:type="dcterms:W3CDTF">2018-05-30T1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d.enahoro@cgiar.org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ional-library-of-medicine</vt:lpwstr>
  </property>
  <property fmtid="{D5CDD505-2E9C-101B-9397-08002B2CF9AE}" pid="22" name="Mendeley Recent Style Name 8_1">
    <vt:lpwstr>National Library of Medicine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ZOTERO_PREF_1">
    <vt:lpwstr>&lt;data data-version="3" zotero-version="4.0.29.18"&gt;&lt;session id="qg1N7w4U"/&gt;&lt;style id="http://www.zotero.org/styles/global-food-security" hasBibliography="1" bibliographyStyleHasBeenSet="1"/&gt;&lt;prefs&gt;&lt;pref name="fieldType" value="Field"/&gt;&lt;pref name="storeRefe</vt:lpwstr>
  </property>
  <property fmtid="{D5CDD505-2E9C-101B-9397-08002B2CF9AE}" pid="26" name="ZOTERO_PREF_2">
    <vt:lpwstr>rences" value="true"/&gt;&lt;pref name="automaticJournalAbbreviations" value="true"/&gt;&lt;pref name="noteType" value=""/&gt;&lt;/prefs&gt;&lt;/data&gt;</vt:lpwstr>
  </property>
</Properties>
</file>